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6841144C"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5413E5">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08231863"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2C7F06DD"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5CF2F1A7"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3E9D9F04"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1A88BDEC"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D05DD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D05DD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D05DD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D05DD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D05DD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D05DD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6FCA86B5" w:rsidR="0018606C" w:rsidRDefault="00640055" w:rsidP="00640055">
      <w:pPr>
        <w:pStyle w:val="a6"/>
      </w:pPr>
      <w:r>
        <w:t>图</w:t>
      </w:r>
      <w:r>
        <w:t xml:space="preserve">3-9 </w:t>
      </w:r>
      <w:r>
        <w:t>网络视频业务分发服务器</w:t>
      </w:r>
      <w:r>
        <w:rPr>
          <w:rFonts w:hint="eastAsia"/>
        </w:rPr>
        <w:t>检测</w:t>
      </w:r>
      <w:r>
        <w:t>系统整体架构</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D05DD9"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FFE2805"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446287">
        <w:fldChar w:fldCharType="begin"/>
      </w:r>
      <w:r w:rsidR="00446287">
        <w:instrText xml:space="preserve"> ADDIN EN.CITE &lt;EndNote&gt;&lt;Cite&gt;&lt;Author&gt;Louail&lt;/Author&gt;&lt;Year&gt;2014&lt;/Year&gt;&lt;RecNum&gt;25&lt;/RecNum&gt;&lt;DisplayText&gt;[22]&lt;/DisplayText&gt;&lt;record&gt;&lt;rec-number&gt;25&lt;/rec-number&gt;&lt;foreign-keys&gt;&lt;key app="EN" db-id="vzedw2tf3ftax2exwf5x9d5sze00wxrerxad" timestamp="1488340330"&gt;25&lt;/key&gt;&lt;/foreign-keys&gt;&lt;ref-type name="Journal Article"&gt;17&lt;/ref-type&gt;&lt;contributors&gt;&lt;authors&gt;&lt;author&gt;Louail, Thomas&lt;/author&gt;&lt;author&gt;Lenormand, Maxime&lt;/author&gt;&lt;author&gt;Cantú, Oliva García&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arXiv preprint arXiv:1401.4540&lt;/secondary-title&gt;&lt;/titles&gt;&lt;periodical&gt;&lt;full-title&gt;arXiv preprint arXiv:1401.4540&lt;/full-title&gt;&lt;/periodical&gt;&lt;dates&gt;&lt;year&gt;2014&lt;/year&gt;&lt;/dates&gt;&lt;urls&gt;&lt;/urls&gt;&lt;/record&gt;&lt;/Cite&gt;&lt;/EndNote&gt;</w:instrText>
      </w:r>
      <w:r w:rsidR="00446287">
        <w:fldChar w:fldCharType="separate"/>
      </w:r>
      <w:r w:rsidR="00446287">
        <w:rPr>
          <w:noProof/>
        </w:rPr>
        <w:t>[22]</w:t>
      </w:r>
      <w:r w:rsidR="00446287">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6D916CEC" w:rsidR="006603B6" w:rsidRDefault="00D05DD9" w:rsidP="00D05DD9">
      <w:pPr>
        <w:pStyle w:val="a6"/>
        <w:rPr>
          <w:rFonts w:hint="eastAsia"/>
        </w:rPr>
      </w:pPr>
      <w:r>
        <w:rPr>
          <w:rFonts w:hint="eastAsia"/>
        </w:rPr>
        <w:t>图</w:t>
      </w:r>
      <w:r>
        <w:rPr>
          <w:rFonts w:hint="eastAsia"/>
        </w:rPr>
        <w:t xml:space="preserve">4-3 </w:t>
      </w:r>
      <w:r>
        <w:rPr>
          <w:rFonts w:hint="eastAsia"/>
        </w:rPr>
        <w:t>洛伦兹曲线上重度用户检测判决准则示意图</w:t>
      </w:r>
      <w:bookmarkStart w:id="0" w:name="_GoBack"/>
      <w:bookmarkEnd w:id="0"/>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663895E9" w14:textId="4A05F153" w:rsidR="00983AF9" w:rsidRDefault="00505368" w:rsidP="00983AF9">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的某一次使用网络视频业务所消耗的时间长度。在我们的分析中，如果用户在较长的时间内（例如</w:t>
      </w:r>
      <w:r w:rsidR="00983AF9">
        <w:rPr>
          <w:rFonts w:hint="eastAsia"/>
        </w:rPr>
        <w:t>10</w:t>
      </w:r>
      <w:r w:rsidR="00983AF9">
        <w:rPr>
          <w:rFonts w:hint="eastAsia"/>
        </w:rPr>
        <w:t>分钟）不再与优酷的服务器进行通信，我们则认为用户的本次会话结束。我们将用户与优酷服务器之间最后一次通信与第一次通信等时间差，作为用户本次会话时长。而业务总时长则是指某用户使用网络视频业务的所有会话时长总和。</w:t>
      </w:r>
    </w:p>
    <w:p w14:paraId="283D8FDB" w14:textId="77777777" w:rsidR="00983A20" w:rsidRDefault="00983A20" w:rsidP="002C7391">
      <w:pPr>
        <w:pStyle w:val="a3"/>
      </w:pPr>
    </w:p>
    <w:p w14:paraId="175EDFE5" w14:textId="77777777" w:rsidR="00983AF9" w:rsidRDefault="00983AF9" w:rsidP="002C7391">
      <w:pPr>
        <w:pStyle w:val="a3"/>
      </w:pPr>
    </w:p>
    <w:p w14:paraId="6DDF6CE5" w14:textId="77777777" w:rsidR="00983AF9" w:rsidRDefault="00983AF9" w:rsidP="002C7391">
      <w:pPr>
        <w:pStyle w:val="a3"/>
      </w:pPr>
    </w:p>
    <w:p w14:paraId="2F617737" w14:textId="77777777" w:rsidR="00983AF9" w:rsidRDefault="00983AF9" w:rsidP="002C7391">
      <w:pPr>
        <w:pStyle w:val="a3"/>
      </w:pPr>
    </w:p>
    <w:p w14:paraId="6764D1A3" w14:textId="77777777" w:rsidR="002C7391" w:rsidRPr="002C7391" w:rsidRDefault="002C7391" w:rsidP="002C7391">
      <w:pPr>
        <w:pStyle w:val="a3"/>
      </w:pPr>
    </w:p>
    <w:p w14:paraId="07E68C9B" w14:textId="77777777" w:rsidR="006C49E3" w:rsidRDefault="006C49E3" w:rsidP="006C49E3">
      <w:pPr>
        <w:pStyle w:val="a3"/>
      </w:pPr>
      <w:r>
        <w:t>（字节数、</w:t>
      </w:r>
      <w:r>
        <w:rPr>
          <w:rFonts w:hint="eastAsia"/>
        </w:rPr>
        <w:t>时长</w:t>
      </w:r>
      <w:r>
        <w:t>）</w:t>
      </w:r>
    </w:p>
    <w:p w14:paraId="32ACCB82" w14:textId="77777777" w:rsidR="006C49E3" w:rsidRDefault="006C49E3" w:rsidP="006C49E3">
      <w:pPr>
        <w:pStyle w:val="a3"/>
      </w:pPr>
    </w:p>
    <w:p w14:paraId="59B86930" w14:textId="77777777" w:rsidR="006C49E3" w:rsidRDefault="006C49E3" w:rsidP="006C49E3">
      <w:pPr>
        <w:pStyle w:val="a3"/>
      </w:pPr>
      <w:r>
        <w:t xml:space="preserve">Over 80\% of the users watch videos for less than 20 minutes, while approximate 5\% of the users watch videos for more than 1 hour. </w:t>
      </w:r>
    </w:p>
    <w:p w14:paraId="12A84449" w14:textId="77777777" w:rsidR="006C49E3" w:rsidRDefault="006C49E3" w:rsidP="006C49E3">
      <w:pPr>
        <w:pStyle w:val="a3"/>
      </w:pPr>
      <w:r>
        <w:t>Three reasons cause this situation: 1) most of video sessions are not too long; 2) people mostly watch videos using cellphones in short spare time; 3) the high cost of by-bytes charging policy is another limitation of the session duration.</w:t>
      </w:r>
    </w:p>
    <w:p w14:paraId="5C5062EF" w14:textId="77777777" w:rsidR="006C49E3" w:rsidRDefault="006C49E3" w:rsidP="006C49E3">
      <w:pPr>
        <w:pStyle w:val="a3"/>
      </w:pPr>
      <w:r>
        <w:t xml:space="preserve">An obvious sharp increase at 5 minutes of the session duration can be noticed. </w:t>
      </w:r>
    </w:p>
    <w:p w14:paraId="12F0506E" w14:textId="77777777" w:rsidR="006C49E3" w:rsidRDefault="006C49E3" w:rsidP="006C49E3">
      <w:pPr>
        <w:pStyle w:val="a3"/>
      </w:pPr>
      <w:r>
        <w:t xml:space="preserve">This is because that the video length of most short videos in Youku is about 5 minutes. </w:t>
      </w:r>
    </w:p>
    <w:p w14:paraId="284A4B21" w14:textId="77777777" w:rsidR="006C49E3" w:rsidRDefault="006C49E3" w:rsidP="006C49E3">
      <w:pPr>
        <w:pStyle w:val="a3"/>
      </w:pPr>
      <w:r>
        <w:t xml:space="preserve">It can be inferred most short video tend to be watched completely by users. </w:t>
      </w:r>
    </w:p>
    <w:p w14:paraId="2E45B0B0" w14:textId="77777777" w:rsidR="00FE5050" w:rsidRDefault="00FE5050" w:rsidP="006C49E3">
      <w:pPr>
        <w:pStyle w:val="a3"/>
      </w:pPr>
    </w:p>
    <w:p w14:paraId="262C8E6E" w14:textId="77777777" w:rsidR="006C49E3" w:rsidRDefault="006C49E3" w:rsidP="006C49E3">
      <w:pPr>
        <w:pStyle w:val="a3"/>
      </w:pPr>
    </w:p>
    <w:p w14:paraId="4A784EE1" w14:textId="1BDE0DF1" w:rsidR="009214A6" w:rsidRDefault="00066DF1" w:rsidP="00883154">
      <w:pPr>
        <w:pStyle w:val="a3"/>
      </w:pPr>
      <w:r>
        <w:t>请求</w:t>
      </w:r>
      <w:r w:rsidR="005D6EDB">
        <w:t>时刻</w:t>
      </w:r>
    </w:p>
    <w:p w14:paraId="7F493DA8" w14:textId="77777777" w:rsidR="005F5797" w:rsidRDefault="005F5797" w:rsidP="005F5797">
      <w:pPr>
        <w:pStyle w:val="a3"/>
      </w:pPr>
    </w:p>
    <w:p w14:paraId="280C6EE5" w14:textId="00070131" w:rsidR="005F5797" w:rsidRDefault="005F5797" w:rsidP="005F5797">
      <w:pPr>
        <w:pStyle w:val="a3"/>
      </w:pPr>
      <w:r>
        <w:t>时间维度</w:t>
      </w:r>
    </w:p>
    <w:p w14:paraId="0D8FAC4A" w14:textId="77777777" w:rsidR="007E1815" w:rsidRDefault="007E1815" w:rsidP="005F5797">
      <w:pPr>
        <w:pStyle w:val="a3"/>
      </w:pPr>
    </w:p>
    <w:p w14:paraId="09B8443D" w14:textId="77777777" w:rsidR="007E1815" w:rsidRDefault="007E1815" w:rsidP="007E1815">
      <w:pPr>
        <w:pStyle w:val="a3"/>
      </w:pPr>
      <w:r>
        <w:t xml:space="preserve">%And for the billing plan of cellular data network in China, </w:t>
      </w:r>
    </w:p>
    <w:p w14:paraId="7D1E99F2" w14:textId="77777777" w:rsidR="007E1815" w:rsidRDefault="007E1815" w:rsidP="007E1815">
      <w:pPr>
        <w:pStyle w:val="a3"/>
      </w:pPr>
      <w:r>
        <w:lastRenderedPageBreak/>
        <w:t>Meanwhile, the network operators in China provide monthly limited Internet access plans to users, and charge for the traffic beyond the plans by bytes.</w:t>
      </w:r>
    </w:p>
    <w:p w14:paraId="1A04C530" w14:textId="77777777" w:rsidR="007E1815" w:rsidRDefault="007E1815" w:rsidP="007E1815">
      <w:pPr>
        <w:pStyle w:val="a3"/>
      </w:pPr>
      <w:r>
        <w:t>Furthermore, for the non-busy hours, from 11 pm to 7 am, there are low-price plans or billing discounts.</w:t>
      </w:r>
    </w:p>
    <w:p w14:paraId="5BD15BB6" w14:textId="440D880C" w:rsidR="007E1815" w:rsidRDefault="007E1815" w:rsidP="007E1815">
      <w:pPr>
        <w:pStyle w:val="a3"/>
      </w:pPr>
      <w:r>
        <w:t>It leads to the situation in which the user will care about the volume and time of traffic consumption while watching mobile videos, thus consequently influences the playback behaviors.</w:t>
      </w:r>
    </w:p>
    <w:p w14:paraId="7E44C100" w14:textId="77777777" w:rsidR="00A94CE7" w:rsidRDefault="00A94CE7" w:rsidP="005F5797">
      <w:pPr>
        <w:pStyle w:val="a3"/>
      </w:pPr>
    </w:p>
    <w:p w14:paraId="68DC4CC3" w14:textId="77777777" w:rsidR="00A94CE7" w:rsidRDefault="00A94CE7" w:rsidP="00A94CE7">
      <w:pPr>
        <w:pStyle w:val="a3"/>
      </w:pPr>
      <w:proofErr w:type="gramStart"/>
      <w:r>
        <w:t>Figure.~</w:t>
      </w:r>
      <w:proofErr w:type="gramEnd"/>
      <w:r>
        <w:t>\ref{fig_total_bar} shows the total number of videos requests, unique users and unique videos for each day in our dataset.</w:t>
      </w:r>
    </w:p>
    <w:p w14:paraId="6679BEDD" w14:textId="77777777" w:rsidR="00A94CE7" w:rsidRDefault="00A94CE7" w:rsidP="00A94CE7">
      <w:pPr>
        <w:pStyle w:val="a3"/>
      </w:pPr>
      <w:r>
        <w:t>It can be noticed that there is no apparent difference between weekdays and weekends.</w:t>
      </w:r>
    </w:p>
    <w:p w14:paraId="679BFEF2" w14:textId="77777777" w:rsidR="00A94CE7" w:rsidRDefault="00A94CE7" w:rsidP="00A94CE7">
      <w:pPr>
        <w:pStyle w:val="a3"/>
      </w:pPr>
      <w:r>
        <w:t>%It can be seen that these isn't great difference between weekdays and weekends.</w:t>
      </w:r>
    </w:p>
    <w:p w14:paraId="669081DF" w14:textId="77777777" w:rsidR="00A94CE7" w:rsidRDefault="00A94CE7" w:rsidP="00A94CE7">
      <w:pPr>
        <w:pStyle w:val="a3"/>
      </w:pPr>
      <w:r>
        <w:t>While, the numbers vary dramatically within a day.</w:t>
      </w:r>
    </w:p>
    <w:p w14:paraId="50D340CC" w14:textId="77777777" w:rsidR="00A94CE7" w:rsidRDefault="00A94CE7" w:rsidP="00A94CE7">
      <w:pPr>
        <w:pStyle w:val="a3"/>
      </w:pPr>
      <w:r>
        <w:t xml:space="preserve">The distributions of the hourly average for requests, users and videos of the day are shown in </w:t>
      </w:r>
      <w:proofErr w:type="gramStart"/>
      <w:r>
        <w:t>Figure.~</w:t>
      </w:r>
      <w:proofErr w:type="gramEnd"/>
      <w:r>
        <w:t>\ref{fig_time_of_day}.</w:t>
      </w:r>
    </w:p>
    <w:p w14:paraId="5369A474" w14:textId="77777777" w:rsidR="00A94CE7" w:rsidRDefault="00A94CE7" w:rsidP="00A94CE7">
      <w:pPr>
        <w:pStyle w:val="a3"/>
      </w:pPr>
      <w:r>
        <w:t>There is a major drop in user activity between 22:00 and 4:00, and an obvious increase in the morning between 5:00 and 8:00.</w:t>
      </w:r>
    </w:p>
    <w:p w14:paraId="16D6E7E2" w14:textId="77777777" w:rsidR="00A94CE7" w:rsidRDefault="00A94CE7" w:rsidP="00A94CE7">
      <w:pPr>
        <w:pStyle w:val="a3"/>
      </w:pPr>
      <w:r>
        <w:t>During the daytime, the user activity is relatively steady, with a peak appears at 12:00.</w:t>
      </w:r>
    </w:p>
    <w:p w14:paraId="4D8A989A" w14:textId="77777777" w:rsidR="00A94CE7" w:rsidRDefault="00A94CE7" w:rsidP="00A94CE7">
      <w:pPr>
        <w:pStyle w:val="a3"/>
      </w:pPr>
      <w:r>
        <w:t>An increase starts from 17:00 and touches the top at 20:00 in the evening.</w:t>
      </w:r>
    </w:p>
    <w:p w14:paraId="590D1B12" w14:textId="77777777" w:rsidR="00A94CE7" w:rsidRDefault="00A94CE7" w:rsidP="00A94CE7">
      <w:pPr>
        <w:pStyle w:val="a3"/>
      </w:pPr>
      <w:r>
        <w:t>It can be inferred that numerous activities happen in the evening.</w:t>
      </w:r>
    </w:p>
    <w:p w14:paraId="66D4542F" w14:textId="77777777" w:rsidR="00A94CE7" w:rsidRDefault="00A94CE7" w:rsidP="00A94CE7">
      <w:pPr>
        <w:pStyle w:val="a3"/>
      </w:pPr>
      <w:r>
        <w:t>Meanwhile, the highest request number is as much as 8 times of that in the bottom.</w:t>
      </w:r>
    </w:p>
    <w:p w14:paraId="7AAE7652" w14:textId="77777777" w:rsidR="00A94CE7" w:rsidRDefault="00A94CE7" w:rsidP="00A94CE7">
      <w:pPr>
        <w:pStyle w:val="a3"/>
      </w:pPr>
      <w:r>
        <w:t>The peak time appears at 20:00 while the bottom is reached at 3:00.</w:t>
      </w:r>
    </w:p>
    <w:p w14:paraId="11FE3389" w14:textId="77777777" w:rsidR="00A94CE7" w:rsidRDefault="00A94CE7" w:rsidP="00A94CE7">
      <w:pPr>
        <w:pStyle w:val="a3"/>
      </w:pPr>
      <w:r>
        <w:t>%We notice that more activities happen during the evening, and the request number during peak period (20:00) can be as much as 8 time more than that during nadir period (3:00).</w:t>
      </w:r>
    </w:p>
    <w:p w14:paraId="600BB91A" w14:textId="77777777" w:rsidR="00A94CE7" w:rsidRDefault="00A94CE7" w:rsidP="00A94CE7">
      <w:pPr>
        <w:pStyle w:val="a3"/>
      </w:pPr>
      <w:r>
        <w:t>Rush hours happen at noon and in the evening, indicating individuals watch mobile videos at their spare time as a recreational activity.</w:t>
      </w:r>
    </w:p>
    <w:p w14:paraId="2EAD16D6" w14:textId="77777777" w:rsidR="00A94CE7" w:rsidRDefault="00A94CE7" w:rsidP="005F5797">
      <w:pPr>
        <w:pStyle w:val="a3"/>
      </w:pPr>
    </w:p>
    <w:p w14:paraId="37CF5569" w14:textId="77777777" w:rsidR="005F5797" w:rsidRPr="005F5797" w:rsidRDefault="005F5797" w:rsidP="005F5797">
      <w:pPr>
        <w:pStyle w:val="a3"/>
      </w:pPr>
    </w:p>
    <w:p w14:paraId="3B1872C0" w14:textId="0476DFDD" w:rsidR="002405C0" w:rsidRDefault="00EF0AEC" w:rsidP="002405C0">
      <w:pPr>
        <w:pStyle w:val="a3"/>
      </w:pPr>
      <w:r>
        <w:t>（时间粒度分布）</w:t>
      </w:r>
    </w:p>
    <w:p w14:paraId="21E44CCF" w14:textId="77777777" w:rsidR="002354EC" w:rsidRDefault="002354EC" w:rsidP="002354EC">
      <w:pPr>
        <w:pStyle w:val="a3"/>
      </w:pPr>
      <w:r>
        <w:t>The total number of video requests varies significantly during both 24 hours.</w:t>
      </w:r>
    </w:p>
    <w:p w14:paraId="4E636DDA" w14:textId="77777777" w:rsidR="002354EC" w:rsidRDefault="002354EC" w:rsidP="002354EC">
      <w:pPr>
        <w:pStyle w:val="a3"/>
      </w:pPr>
      <w:r>
        <w:t xml:space="preserve">There is a sharp rise in the morning from 5 am to 7 am, when people wake up and begin to watch videos using their cellphones. </w:t>
      </w:r>
    </w:p>
    <w:p w14:paraId="577A1711" w14:textId="77777777" w:rsidR="002354EC" w:rsidRDefault="002354EC" w:rsidP="002354EC">
      <w:pPr>
        <w:pStyle w:val="a3"/>
      </w:pPr>
      <w:r>
        <w:lastRenderedPageBreak/>
        <w:t xml:space="preserve">The request number keeps high and steady during the daytime from 7 am to 6 pm, and subsequently followed by a rise with fluctuations at night from 6 pm to 0 am. </w:t>
      </w:r>
    </w:p>
    <w:p w14:paraId="01D3BCF9" w14:textId="77777777" w:rsidR="002354EC" w:rsidRDefault="002354EC" w:rsidP="002354EC">
      <w:pPr>
        <w:pStyle w:val="a3"/>
      </w:pPr>
      <w:r>
        <w:t xml:space="preserve">The curve reaches the peak at midnight between 11 pm and 0 am. </w:t>
      </w:r>
    </w:p>
    <w:p w14:paraId="33054F1C" w14:textId="77777777" w:rsidR="002354EC" w:rsidRDefault="002354EC" w:rsidP="002354EC">
      <w:pPr>
        <w:pStyle w:val="a3"/>
      </w:pPr>
      <w:r>
        <w:t xml:space="preserve">%The increase beginning from 11 pm is rather sharp. </w:t>
      </w:r>
    </w:p>
    <w:p w14:paraId="6DB8B6EB" w14:textId="77777777" w:rsidR="002354EC" w:rsidRDefault="002354EC" w:rsidP="002354EC">
      <w:pPr>
        <w:pStyle w:val="a3"/>
      </w:pPr>
      <w:r>
        <w:t>Then there is a major reduction after midnight from 0 am to 5 am as expected, since most people are sleeping.</w:t>
      </w:r>
    </w:p>
    <w:p w14:paraId="624E4CBB" w14:textId="77777777" w:rsidR="002354EC" w:rsidRDefault="002354EC" w:rsidP="002354EC">
      <w:pPr>
        <w:pStyle w:val="a3"/>
      </w:pPr>
      <w:r>
        <w:t>The usage of mobile Youku service is quite different from the observations of video services in fixed networks \cite{gill2007youtube</w:t>
      </w:r>
      <w:proofErr w:type="gramStart"/>
      <w:r>
        <w:t>},\</w:t>
      </w:r>
      <w:proofErr w:type="gramEnd"/>
      <w:r>
        <w:t>cite{arvidsson2013analysis} and \cite{ben2014large}, where reduction happens at night and the peak appears at afternoon.</w:t>
      </w:r>
    </w:p>
    <w:p w14:paraId="70E28968" w14:textId="77777777" w:rsidR="002354EC" w:rsidRDefault="002354EC" w:rsidP="002354EC">
      <w:pPr>
        <w:pStyle w:val="a3"/>
      </w:pPr>
      <w:r>
        <w:t xml:space="preserve">We conjecture this phenomenon is caused by the ``on bed watching'' effect: </w:t>
      </w:r>
    </w:p>
    <w:p w14:paraId="3DBE5511" w14:textId="77777777" w:rsidR="002354EC" w:rsidRDefault="002354EC" w:rsidP="002354EC">
      <w:pPr>
        <w:pStyle w:val="a3"/>
      </w:pPr>
      <w:r>
        <w:t xml:space="preserve">At night especially before falling asleep, people tend to shut down their wired devices and watch several videos on bed using cellphones via mobile network. </w:t>
      </w:r>
    </w:p>
    <w:p w14:paraId="49D2316F" w14:textId="77777777" w:rsidR="002354EC" w:rsidRDefault="002354EC" w:rsidP="002354EC">
      <w:pPr>
        <w:pStyle w:val="a3"/>
      </w:pPr>
      <w:r>
        <w:t>What is more, the mobile traffic billing plans offer discounts for using cellular data during this period of time.</w:t>
      </w:r>
    </w:p>
    <w:p w14:paraId="1FBF5B60" w14:textId="77777777" w:rsidR="002354EC" w:rsidRDefault="002354EC" w:rsidP="002354EC">
      <w:pPr>
        <w:pStyle w:val="a3"/>
      </w:pPr>
      <w:r>
        <w:t>Hence, users prefer to watch videos with cellphones from the time 11 pm.</w:t>
      </w:r>
    </w:p>
    <w:p w14:paraId="0B212282" w14:textId="77777777" w:rsidR="002354EC" w:rsidRDefault="002354EC" w:rsidP="002354EC">
      <w:pPr>
        <w:pStyle w:val="a3"/>
      </w:pPr>
      <w:r>
        <w:t>Note that the requests for videos always exist during 24 hours a day, even at late night and before dawn, from 0 am to 5 am, there are non-negligible requests observed.</w:t>
      </w:r>
    </w:p>
    <w:p w14:paraId="11358449" w14:textId="77777777" w:rsidR="002354EC" w:rsidRDefault="002354EC" w:rsidP="002354EC">
      <w:pPr>
        <w:pStyle w:val="a3"/>
      </w:pPr>
    </w:p>
    <w:p w14:paraId="4D209AB1" w14:textId="77777777" w:rsidR="002354EC" w:rsidRDefault="002354EC" w:rsidP="002354EC">
      <w:pPr>
        <w:pStyle w:val="a3"/>
      </w:pPr>
      <w:r>
        <w:t xml:space="preserve">The numbers of unique users and unique videos are roughly proportional to the number of video requests. </w:t>
      </w:r>
    </w:p>
    <w:p w14:paraId="76DB5EA6" w14:textId="77777777" w:rsidR="002354EC" w:rsidRDefault="002354EC" w:rsidP="002354EC">
      <w:pPr>
        <w:pStyle w:val="a3"/>
      </w:pPr>
      <w:r>
        <w:t xml:space="preserve">The frequency values of unique users are higher than those of unique videos, while the frequency values of video requests are the highest of all.  </w:t>
      </w:r>
    </w:p>
    <w:p w14:paraId="58CB0B27" w14:textId="77777777" w:rsidR="002354EC" w:rsidRDefault="002354EC" w:rsidP="002354EC">
      <w:pPr>
        <w:pStyle w:val="a3"/>
      </w:pPr>
      <w:r>
        <w:t xml:space="preserve">This is because of the fact that for a given period of time (one hour in our case), one user will watch multiple videos, and send even more video requests. </w:t>
      </w:r>
    </w:p>
    <w:p w14:paraId="0077B2F6" w14:textId="77777777" w:rsidR="002354EC" w:rsidRDefault="002354EC" w:rsidP="002354EC">
      <w:pPr>
        <w:pStyle w:val="a3"/>
      </w:pPr>
      <w:r>
        <w:t xml:space="preserve">We further analyze the reasons for the duplicated requests sent by the same user for the same videos. </w:t>
      </w:r>
    </w:p>
    <w:p w14:paraId="606CAB89" w14:textId="0B19280A" w:rsidR="002354EC" w:rsidRDefault="002354EC" w:rsidP="002354EC">
      <w:pPr>
        <w:pStyle w:val="a3"/>
      </w:pPr>
      <w:r>
        <w:t>It can be noticed that most of these requests are caused by: 1) refreshing the browser within a short time, or 2) replaying the same video.</w:t>
      </w:r>
    </w:p>
    <w:p w14:paraId="5F21C29A" w14:textId="77777777" w:rsidR="002354EC" w:rsidRDefault="002354EC" w:rsidP="002354EC">
      <w:pPr>
        <w:pStyle w:val="a3"/>
      </w:pPr>
    </w:p>
    <w:p w14:paraId="2D33716A" w14:textId="77777777" w:rsidR="002354EC" w:rsidRDefault="002354EC" w:rsidP="002354EC">
      <w:pPr>
        <w:pStyle w:val="a3"/>
      </w:pPr>
    </w:p>
    <w:p w14:paraId="4FF19E46" w14:textId="47D164A2" w:rsidR="00056A75" w:rsidRDefault="00A07DEE" w:rsidP="00A07DEE">
      <w:pPr>
        <w:pStyle w:val="-0"/>
        <w:spacing w:before="312" w:after="312"/>
      </w:pPr>
      <w:r>
        <w:rPr>
          <w:rFonts w:hint="eastAsia"/>
        </w:rPr>
        <w:lastRenderedPageBreak/>
        <w:t>用户</w:t>
      </w:r>
      <w:r w:rsidR="00056A75">
        <w:t>位置</w:t>
      </w:r>
      <w:r w:rsidR="00883154">
        <w:rPr>
          <w:rFonts w:hint="eastAsia"/>
        </w:rPr>
        <w:t>移动</w:t>
      </w:r>
      <w:r>
        <w:rPr>
          <w:rFonts w:hint="eastAsia"/>
        </w:rPr>
        <w:t>特性分析</w:t>
      </w:r>
    </w:p>
    <w:p w14:paraId="5F76D7C2" w14:textId="44508752" w:rsidR="009214A6" w:rsidRDefault="002405C0" w:rsidP="00056A75">
      <w:pPr>
        <w:pStyle w:val="a3"/>
      </w:pPr>
      <w:r>
        <w:rPr>
          <w:rFonts w:hint="eastAsia"/>
        </w:rPr>
        <w:t>空间</w:t>
      </w:r>
      <w:r>
        <w:t>维度</w:t>
      </w:r>
      <w:r w:rsidR="00066DF1">
        <w:t>请求特性</w:t>
      </w:r>
    </w:p>
    <w:p w14:paraId="0E130AF3" w14:textId="6D400956" w:rsidR="002405C0" w:rsidRDefault="00EF0AEC" w:rsidP="002405C0">
      <w:pPr>
        <w:pStyle w:val="a3"/>
      </w:pPr>
      <w:r>
        <w:t>（位置分布、小区数、</w:t>
      </w:r>
      <w:r>
        <w:rPr>
          <w:rFonts w:hint="eastAsia"/>
        </w:rPr>
        <w:t>移动</w:t>
      </w:r>
      <w:r>
        <w:t>模式）</w:t>
      </w:r>
    </w:p>
    <w:p w14:paraId="6A3910CE" w14:textId="77777777" w:rsidR="009369A3" w:rsidRDefault="009369A3" w:rsidP="002405C0">
      <w:pPr>
        <w:pStyle w:val="a3"/>
      </w:pPr>
    </w:p>
    <w:p w14:paraId="1B187F17" w14:textId="77777777" w:rsidR="009369A3" w:rsidRDefault="009369A3" w:rsidP="009369A3">
      <w:pPr>
        <w:pStyle w:val="a3"/>
      </w:pPr>
      <w:r>
        <w:t xml:space="preserve">The geographic map of user access activities for different time periods of the day is shown in </w:t>
      </w:r>
      <w:proofErr w:type="gramStart"/>
      <w:r>
        <w:t>Figure.~</w:t>
      </w:r>
      <w:proofErr w:type="gramEnd"/>
      <w:r>
        <w:t>\ref{fig_geo_location}.</w:t>
      </w:r>
    </w:p>
    <w:p w14:paraId="15D05306" w14:textId="77777777" w:rsidR="009369A3" w:rsidRDefault="009369A3" w:rsidP="009369A3">
      <w:pPr>
        <w:pStyle w:val="a3"/>
      </w:pPr>
      <w:r>
        <w:t xml:space="preserve">%With the </w:t>
      </w:r>
      <w:proofErr w:type="gramStart"/>
      <w:r>
        <w:t>user</w:t>
      </w:r>
      <w:proofErr w:type="gramEnd"/>
      <w:r>
        <w:t xml:space="preserve"> geographic information in our dataset, we examine the distribution of user numbers over locations during different periods of day, as shown in </w:t>
      </w:r>
    </w:p>
    <w:p w14:paraId="740DD376" w14:textId="77777777" w:rsidR="009369A3" w:rsidRDefault="009369A3" w:rsidP="009369A3">
      <w:pPr>
        <w:pStyle w:val="a3"/>
      </w:pPr>
      <w:r>
        <w:t>The x-axis is longitude and the y-axis is latitude, in the range of a city in north-east China.</w:t>
      </w:r>
    </w:p>
    <w:p w14:paraId="51763E3E" w14:textId="77777777" w:rsidR="009369A3" w:rsidRDefault="009369A3" w:rsidP="009369A3">
      <w:pPr>
        <w:pStyle w:val="a3"/>
      </w:pPr>
      <w:r>
        <w:t>%The x axis and y axis are longitudes and latitudes, in the range of a city in northeast China.</w:t>
      </w:r>
    </w:p>
    <w:p w14:paraId="403EAB69" w14:textId="77777777" w:rsidR="009369A3" w:rsidRDefault="009369A3" w:rsidP="009369A3">
      <w:pPr>
        <w:pStyle w:val="a3"/>
      </w:pPr>
      <w:r>
        <w:t>To protect user privacy, we anonymize the real values of the longitude and latitude.</w:t>
      </w:r>
    </w:p>
    <w:p w14:paraId="3F42C1A6" w14:textId="77777777" w:rsidR="009369A3" w:rsidRDefault="009369A3" w:rsidP="009369A3">
      <w:pPr>
        <w:pStyle w:val="a3"/>
      </w:pPr>
      <w:r>
        <w:t xml:space="preserve">The whole city area is divided into $200\times100$ regions. </w:t>
      </w:r>
    </w:p>
    <w:p w14:paraId="7F0BC35C" w14:textId="77777777" w:rsidR="009369A3" w:rsidRDefault="009369A3" w:rsidP="009369A3">
      <w:pPr>
        <w:pStyle w:val="a3"/>
      </w:pPr>
      <w:r>
        <w:t>User number of each region is monitored every 4 hours.</w:t>
      </w:r>
    </w:p>
    <w:p w14:paraId="01529A42" w14:textId="77777777" w:rsidR="009369A3" w:rsidRDefault="009369A3" w:rsidP="009369A3">
      <w:pPr>
        <w:pStyle w:val="a3"/>
      </w:pPr>
      <w:r>
        <w:t>%We divide the whole city area into $200\times100$ regions, and count the cumulative user number of each region in every 4 hours.</w:t>
      </w:r>
    </w:p>
    <w:p w14:paraId="58F496F0" w14:textId="77777777" w:rsidR="009369A3" w:rsidRDefault="009369A3" w:rsidP="009369A3">
      <w:pPr>
        <w:pStyle w:val="a3"/>
      </w:pPr>
      <w:r>
        <w:t xml:space="preserve">Some ``hot spots'' regions are exposed. </w:t>
      </w:r>
    </w:p>
    <w:p w14:paraId="3A4F6189" w14:textId="77777777" w:rsidR="009369A3" w:rsidRDefault="009369A3" w:rsidP="009369A3">
      <w:pPr>
        <w:pStyle w:val="a3"/>
      </w:pPr>
      <w:r>
        <w:t>Those regions are with significantly more users than other regions.</w:t>
      </w:r>
    </w:p>
    <w:p w14:paraId="125D9CBD" w14:textId="77777777" w:rsidR="009369A3" w:rsidRDefault="009369A3" w:rsidP="009369A3">
      <w:pPr>
        <w:pStyle w:val="a3"/>
      </w:pPr>
      <w:r>
        <w:t>The number of users is degrading with the locations going further from the ``hot spots''.</w:t>
      </w:r>
    </w:p>
    <w:p w14:paraId="2C52BB94" w14:textId="77777777" w:rsidR="009369A3" w:rsidRDefault="009369A3" w:rsidP="009369A3">
      <w:pPr>
        <w:pStyle w:val="a3"/>
      </w:pPr>
      <w:r>
        <w:t>%and the user population radiates out from the hot spots with depletion.</w:t>
      </w:r>
    </w:p>
    <w:p w14:paraId="7CF2EA17" w14:textId="77777777" w:rsidR="009369A3" w:rsidRDefault="009369A3" w:rsidP="009369A3">
      <w:pPr>
        <w:pStyle w:val="a3"/>
      </w:pPr>
      <w:r>
        <w:t>The positions of ``hot spots'' are relatively fixed through the whole day: in the mid-west, north-east and south-east parts of the city.</w:t>
      </w:r>
    </w:p>
    <w:p w14:paraId="0E0B5F95" w14:textId="77777777" w:rsidR="009369A3" w:rsidRDefault="009369A3" w:rsidP="009369A3">
      <w:pPr>
        <w:pStyle w:val="a3"/>
      </w:pPr>
    </w:p>
    <w:p w14:paraId="655E87E8" w14:textId="77777777" w:rsidR="009369A3" w:rsidRDefault="009369A3" w:rsidP="009369A3">
      <w:pPr>
        <w:pStyle w:val="a3"/>
      </w:pPr>
      <w:r>
        <w:t>The concept of access entropy is proposed to measure the heterogeneity of user access locations in the mobile network.</w:t>
      </w:r>
    </w:p>
    <w:p w14:paraId="7690B2A2" w14:textId="588B9BF0" w:rsidR="009369A3" w:rsidRDefault="009369A3" w:rsidP="009369A3">
      <w:pPr>
        <w:pStyle w:val="a3"/>
      </w:pPr>
      <w:r>
        <w:t>%\onote</w:t>
      </w:r>
      <w:r w:rsidR="005D01DC">
        <w:fldChar w:fldCharType="begin"/>
      </w:r>
      <w:r w:rsidR="00E47254">
        <w:instrText xml:space="preserve"> ADDIN EN.CITE &lt;EndNote&gt;&lt;Cite ExcludeYear="1"&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t xml:space="preserve"> measure the heterogeneity of user access locations in mobile network, here we propose the concept of access entropy.</w:t>
      </w:r>
    </w:p>
    <w:p w14:paraId="2821EB83" w14:textId="77777777" w:rsidR="009369A3" w:rsidRDefault="009369A3" w:rsidP="009369A3">
      <w:pPr>
        <w:pStyle w:val="a3"/>
      </w:pPr>
      <w:r>
        <w:t xml:space="preserve">For a period of time $t$, the global access entropy $H(t)$ is defined as: </w:t>
      </w:r>
    </w:p>
    <w:p w14:paraId="3854C167" w14:textId="77777777" w:rsidR="009369A3" w:rsidRDefault="009369A3" w:rsidP="009369A3">
      <w:pPr>
        <w:pStyle w:val="a3"/>
      </w:pPr>
      <w:r>
        <w:t>\begin{equation}</w:t>
      </w:r>
    </w:p>
    <w:p w14:paraId="268C6AD4" w14:textId="77777777" w:rsidR="009369A3" w:rsidRDefault="009369A3" w:rsidP="009369A3">
      <w:pPr>
        <w:pStyle w:val="a3"/>
      </w:pPr>
      <w:r>
        <w:t>\label{eqn_loc_entropy}</w:t>
      </w:r>
    </w:p>
    <w:p w14:paraId="73EB1BC2" w14:textId="64D5B615" w:rsidR="009369A3" w:rsidRDefault="009369A3" w:rsidP="009369A3">
      <w:pPr>
        <w:pStyle w:val="a3"/>
      </w:pPr>
      <w:r>
        <w:t>H(t) = -\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p_</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t)\log{p_{i}(t)}</w:t>
      </w:r>
    </w:p>
    <w:p w14:paraId="1D94CC07" w14:textId="77777777" w:rsidR="009369A3" w:rsidRDefault="009369A3" w:rsidP="009369A3">
      <w:pPr>
        <w:pStyle w:val="a3"/>
      </w:pPr>
      <w:r>
        <w:lastRenderedPageBreak/>
        <w:t>\end{equation}</w:t>
      </w:r>
    </w:p>
    <w:p w14:paraId="7063E768" w14:textId="77777777" w:rsidR="009369A3" w:rsidRDefault="009369A3" w:rsidP="009369A3">
      <w:pPr>
        <w:pStyle w:val="a3"/>
      </w:pPr>
      <w:r>
        <w:t>\begin{equation}</w:t>
      </w:r>
    </w:p>
    <w:p w14:paraId="43B169D5" w14:textId="77777777" w:rsidR="009369A3" w:rsidRDefault="009369A3" w:rsidP="009369A3">
      <w:pPr>
        <w:pStyle w:val="a3"/>
      </w:pPr>
      <w:r>
        <w:t>\label{eqn_loc_p}</w:t>
      </w:r>
    </w:p>
    <w:p w14:paraId="0835DD56" w14:textId="43339C18" w:rsidR="009369A3" w:rsidRDefault="009369A3" w:rsidP="009369A3">
      <w:pPr>
        <w:pStyle w:val="a3"/>
      </w:pPr>
      <w:r>
        <w:t>p_</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t) = \frac{u_i(t)}{\sum_{j=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u_</w:t>
      </w:r>
      <w:r w:rsidR="009D0692">
        <w:fldChar w:fldCharType="begin"/>
      </w:r>
      <w:r w:rsidR="00E47254">
        <w:instrText xml:space="preserve"> ADDIN EN.CITE &lt;EndNote&gt;&lt;Cite ExcludeYear="1"&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t>(t)}</w:t>
      </w:r>
    </w:p>
    <w:p w14:paraId="1578CE43" w14:textId="77777777" w:rsidR="009369A3" w:rsidRDefault="009369A3" w:rsidP="009369A3">
      <w:pPr>
        <w:pStyle w:val="a3"/>
      </w:pPr>
      <w:r>
        <w:t>\end{equation}</w:t>
      </w:r>
    </w:p>
    <w:p w14:paraId="568DA5A6" w14:textId="77777777" w:rsidR="009369A3" w:rsidRDefault="009369A3" w:rsidP="009369A3">
      <w:pPr>
        <w:pStyle w:val="a3"/>
      </w:pPr>
      <w:r>
        <w:t>where $n$ is the number of regions and $u_i(t)$ is the number of users in region $i$ during $t$.</w:t>
      </w:r>
    </w:p>
    <w:p w14:paraId="1318ABD2" w14:textId="77777777" w:rsidR="009369A3" w:rsidRDefault="009369A3" w:rsidP="009369A3">
      <w:pPr>
        <w:pStyle w:val="a3"/>
      </w:pPr>
      <w:proofErr w:type="gramStart"/>
      <w:r>
        <w:t>Figure.~</w:t>
      </w:r>
      <w:proofErr w:type="gramEnd"/>
      <w:r>
        <w:t>\ref{fig_geo_location} also shows the global access entropy $H$ of each period for the monitored city.</w:t>
      </w:r>
    </w:p>
    <w:p w14:paraId="34845AF3" w14:textId="77777777" w:rsidR="009369A3" w:rsidRDefault="009369A3" w:rsidP="009369A3">
      <w:pPr>
        <w:pStyle w:val="a3"/>
      </w:pPr>
      <w:r>
        <w:t>The entropy is relatively stable between different time periods, from 4:00 to 24:00.</w:t>
      </w:r>
    </w:p>
    <w:p w14:paraId="54A1F6F1" w14:textId="77777777" w:rsidR="009369A3" w:rsidRDefault="009369A3" w:rsidP="009369A3">
      <w:pPr>
        <w:pStyle w:val="a3"/>
      </w:pPr>
      <w:r>
        <w:t>%We find from 4:00 to 24:00 the numerical differences of access entropies are not big.</w:t>
      </w:r>
    </w:p>
    <w:p w14:paraId="648B4D25" w14:textId="77777777" w:rsidR="009369A3" w:rsidRDefault="009369A3" w:rsidP="009369A3">
      <w:pPr>
        <w:pStyle w:val="a3"/>
      </w:pPr>
      <w:r>
        <w:t>This further verifies the conclusion that the geographic distribution of users is relatively fixed.</w:t>
      </w:r>
    </w:p>
    <w:p w14:paraId="4F1B7D3A" w14:textId="77777777" w:rsidR="009369A3" w:rsidRDefault="009369A3" w:rsidP="009369A3">
      <w:pPr>
        <w:pStyle w:val="a3"/>
      </w:pPr>
      <w:r>
        <w:t>The access entropy between 0:00 to 4:00 is smaller than others.</w:t>
      </w:r>
    </w:p>
    <w:p w14:paraId="6C9FEC6A" w14:textId="77777777" w:rsidR="009369A3" w:rsidRDefault="009369A3" w:rsidP="009369A3">
      <w:pPr>
        <w:pStyle w:val="a3"/>
      </w:pPr>
      <w:r>
        <w:t>This is because the user reduction in late night affects the hot spots less than the less-hot spots, thus increases the inhomogeneity.</w:t>
      </w:r>
    </w:p>
    <w:p w14:paraId="4E3D9040" w14:textId="77777777" w:rsidR="009369A3" w:rsidRDefault="009369A3" w:rsidP="009369A3">
      <w:pPr>
        <w:pStyle w:val="a3"/>
      </w:pPr>
    </w:p>
    <w:p w14:paraId="2AD3B6E7" w14:textId="77777777" w:rsidR="009369A3" w:rsidRDefault="009369A3" w:rsidP="009369A3">
      <w:pPr>
        <w:pStyle w:val="a3"/>
      </w:pPr>
      <w:r>
        <w:t>To measure the mobility of users, we check the switch times of LAC-CI code during the time user watching videos.</w:t>
      </w:r>
    </w:p>
    <w:p w14:paraId="171C729E" w14:textId="77777777" w:rsidR="009369A3" w:rsidRDefault="009369A3" w:rsidP="009369A3">
      <w:pPr>
        <w:pStyle w:val="a3"/>
      </w:pPr>
      <w:r>
        <w:t>LAC-CI code is the identifier of a cell in mobile access network, which will change if the user moves from one cell to another.</w:t>
      </w:r>
    </w:p>
    <w:p w14:paraId="3965E1CE" w14:textId="77777777" w:rsidR="009369A3" w:rsidRDefault="009369A3" w:rsidP="009369A3">
      <w:pPr>
        <w:pStyle w:val="a3"/>
      </w:pPr>
      <w:r>
        <w:t>%If the LAC-CI code of a user changes, it means \onote{that} the user moves from one cell to another.</w:t>
      </w:r>
    </w:p>
    <w:p w14:paraId="14945D7A" w14:textId="77777777" w:rsidR="009369A3" w:rsidRDefault="009369A3" w:rsidP="009369A3">
      <w:pPr>
        <w:pStyle w:val="a3"/>
      </w:pPr>
      <w:r>
        <w:t>%Hence the number of LAC-CI code switching indicates the activity of user moving.</w:t>
      </w:r>
    </w:p>
    <w:p w14:paraId="1AD2C94B" w14:textId="77777777" w:rsidR="009369A3" w:rsidRDefault="009369A3" w:rsidP="009369A3">
      <w:pPr>
        <w:pStyle w:val="a3"/>
      </w:pPr>
      <w:proofErr w:type="gramStart"/>
      <w:r>
        <w:t>Figure.~</w:t>
      </w:r>
      <w:proofErr w:type="gramEnd"/>
      <w:r>
        <w:t>\ref{fig_switch_count} (a) shows the cumulative distribution of the LAC-CI switch times for all users, switch users (users with at least 1 switch), switch users with more than 5 videos and switch users with more than 10 videos.</w:t>
      </w:r>
    </w:p>
    <w:p w14:paraId="23811006" w14:textId="77777777" w:rsidR="009369A3" w:rsidRDefault="009369A3" w:rsidP="009369A3">
      <w:pPr>
        <w:pStyle w:val="a3"/>
      </w:pPr>
      <w:r>
        <w:t>It can be noticed that over 90\% of users' LAC-CI codes do not switch, and around 80\% of the switch users' LAC-CI codes just switch once.</w:t>
      </w:r>
    </w:p>
    <w:p w14:paraId="29507E7D" w14:textId="77777777" w:rsidR="009369A3" w:rsidRDefault="009369A3" w:rsidP="009369A3">
      <w:pPr>
        <w:pStyle w:val="a3"/>
      </w:pPr>
      <w:r>
        <w:t>This indicates that users barely move long distance while watching mobile videos.</w:t>
      </w:r>
    </w:p>
    <w:p w14:paraId="10113FC1" w14:textId="77777777" w:rsidR="009369A3" w:rsidRDefault="009369A3" w:rsidP="009369A3">
      <w:pPr>
        <w:pStyle w:val="a3"/>
      </w:pPr>
      <w:r>
        <w:t>And for the switch users, more videos they watch, more often their LAC-CI codes may switch.</w:t>
      </w:r>
    </w:p>
    <w:p w14:paraId="00C78763" w14:textId="77777777" w:rsidR="009369A3" w:rsidRDefault="009369A3" w:rsidP="009369A3">
      <w:pPr>
        <w:pStyle w:val="a3"/>
      </w:pPr>
      <w:r>
        <w:t xml:space="preserve">It also shows that about 30\% of the switch users with 10+ videos switch their </w:t>
      </w:r>
      <w:r>
        <w:lastRenderedPageBreak/>
        <w:t>LAC-CI codes more than 3 times.</w:t>
      </w:r>
    </w:p>
    <w:p w14:paraId="01A1A441" w14:textId="77777777" w:rsidR="009369A3" w:rsidRDefault="009369A3" w:rsidP="009369A3">
      <w:pPr>
        <w:pStyle w:val="a3"/>
      </w:pPr>
      <w:r>
        <w:t>Considering that the range of a cell is usually about 1 kilometer, these users have moved several kilometers while watching mobile videos.</w:t>
      </w:r>
    </w:p>
    <w:p w14:paraId="31270970" w14:textId="77777777" w:rsidR="009369A3" w:rsidRDefault="009369A3" w:rsidP="009369A3">
      <w:pPr>
        <w:pStyle w:val="a3"/>
      </w:pPr>
      <w:r>
        <w:t>It's highly possible that those users have watched those videos in vehicles.</w:t>
      </w:r>
    </w:p>
    <w:p w14:paraId="41A1D907" w14:textId="77777777" w:rsidR="009369A3" w:rsidRDefault="009369A3" w:rsidP="009369A3">
      <w:pPr>
        <w:pStyle w:val="a3"/>
      </w:pPr>
      <w:r>
        <w:t>%This is very likely that these users watch videos in vehicles.</w:t>
      </w:r>
    </w:p>
    <w:p w14:paraId="790FA9BC" w14:textId="77777777" w:rsidR="009369A3" w:rsidRDefault="009369A3" w:rsidP="009369A3">
      <w:pPr>
        <w:pStyle w:val="a3"/>
      </w:pPr>
      <w:r>
        <w:t xml:space="preserve">Then in </w:t>
      </w:r>
      <w:proofErr w:type="gramStart"/>
      <w:r>
        <w:t>Figure.~</w:t>
      </w:r>
      <w:proofErr w:type="gramEnd"/>
      <w:r>
        <w:t>\ref{fig_switch_count} (b), we plot the cumulative distribution of switch count in different periods of day.</w:t>
      </w:r>
    </w:p>
    <w:p w14:paraId="68EF7EB1" w14:textId="77777777" w:rsidR="009369A3" w:rsidRDefault="009369A3" w:rsidP="009369A3">
      <w:pPr>
        <w:pStyle w:val="a3"/>
      </w:pPr>
      <w:r>
        <w:t>The differences between different time periods are quite minimal, indicating that user mobility has little correlation with time.</w:t>
      </w:r>
    </w:p>
    <w:p w14:paraId="46DC2DA2" w14:textId="77777777" w:rsidR="009369A3" w:rsidRDefault="009369A3" w:rsidP="009369A3">
      <w:pPr>
        <w:pStyle w:val="a3"/>
      </w:pPr>
      <w:r>
        <w:t>%We find the difference between different periods are quite small, indicating user mobility has little correlation with time.</w:t>
      </w:r>
    </w:p>
    <w:p w14:paraId="07CF77D2" w14:textId="77777777" w:rsidR="009369A3" w:rsidRDefault="009369A3" w:rsidP="009369A3">
      <w:pPr>
        <w:pStyle w:val="a3"/>
      </w:pPr>
    </w:p>
    <w:p w14:paraId="3D347035" w14:textId="77777777" w:rsidR="009369A3" w:rsidRDefault="009369A3" w:rsidP="009369A3">
      <w:pPr>
        <w:pStyle w:val="a3"/>
      </w:pPr>
      <w:r>
        <w:t>%The analysis results of user activity above in both temporal and spacial dimensions have great values to the practical applications.</w:t>
      </w:r>
    </w:p>
    <w:p w14:paraId="1FC16E95" w14:textId="77777777" w:rsidR="009369A3" w:rsidRDefault="009369A3" w:rsidP="009369A3">
      <w:pPr>
        <w:pStyle w:val="a3"/>
      </w:pPr>
      <w:r>
        <w:t>According to the analysis results of user activity in both temporal and spacial dimensions, some suggestions of cache deploying are given.</w:t>
      </w:r>
    </w:p>
    <w:p w14:paraId="5ABC0EFD" w14:textId="77777777" w:rsidR="009369A3" w:rsidRDefault="009369A3" w:rsidP="009369A3">
      <w:pPr>
        <w:pStyle w:val="a3"/>
      </w:pPr>
      <w:r>
        <w:t>First, with the knowledge of user activity at different time of day, cache servers can be introduced for rush hours dynamically and flexibly.</w:t>
      </w:r>
    </w:p>
    <w:p w14:paraId="7B97D6F9" w14:textId="77777777" w:rsidR="009369A3" w:rsidRDefault="009369A3" w:rsidP="009369A3">
      <w:pPr>
        <w:pStyle w:val="a3"/>
      </w:pPr>
      <w:r>
        <w:t>Second, replayed videos should be stored at cache servers or in users' local devices, to avoid transmitting unnecessary repeated video files.</w:t>
      </w:r>
    </w:p>
    <w:p w14:paraId="0B1F1136" w14:textId="77777777" w:rsidR="009369A3" w:rsidRDefault="009369A3" w:rsidP="009369A3">
      <w:pPr>
        <w:pStyle w:val="a3"/>
      </w:pPr>
      <w:r>
        <w:t>Our analysis results show that caching 20\% of the replayed videos can eliminate over 60\% of the duplicated requests.</w:t>
      </w:r>
    </w:p>
    <w:p w14:paraId="41E3F6BF" w14:textId="77777777" w:rsidR="009369A3" w:rsidRDefault="009369A3" w:rsidP="009369A3">
      <w:pPr>
        <w:pStyle w:val="a3"/>
      </w:pPr>
      <w:r>
        <w:t>Third, since many users only watch a few videos, it's more necessary to provide caches to the ``heavy'' users, to gain the most bandwidth saving possibility.</w:t>
      </w:r>
    </w:p>
    <w:p w14:paraId="617DC4B7" w14:textId="77777777" w:rsidR="009369A3" w:rsidRDefault="009369A3" w:rsidP="009369A3">
      <w:pPr>
        <w:pStyle w:val="a3"/>
      </w:pPr>
      <w:r>
        <w:t>Finally, as the locations of hot spots are relatively fixed and most users do not move long distance while watching mobile videos, it's effective to deploy proxy cache servers at relevant locations for the hot spots.</w:t>
      </w:r>
    </w:p>
    <w:p w14:paraId="2A4697BD" w14:textId="30F09DB0" w:rsidR="009369A3" w:rsidRDefault="009369A3" w:rsidP="009369A3">
      <w:pPr>
        <w:pStyle w:val="a3"/>
      </w:pPr>
      <w:r>
        <w:t>% to save the backbone bandwidth and prevent users from access delays.</w:t>
      </w:r>
    </w:p>
    <w:p w14:paraId="7137EC86" w14:textId="77777777" w:rsidR="009369A3" w:rsidRDefault="009369A3" w:rsidP="002405C0">
      <w:pPr>
        <w:pStyle w:val="a3"/>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065D45FC" w14:textId="77777777" w:rsidR="00E81C49" w:rsidRDefault="00E81C49" w:rsidP="00E81C49">
      <w:pPr>
        <w:pStyle w:val="a3"/>
        <w:ind w:firstLine="420"/>
      </w:pPr>
      <w:r>
        <w:rPr>
          <w:rFonts w:hint="eastAsia"/>
        </w:rPr>
        <w:t>接下来，我们对视频用户的业务使用强度进行分析。这是一个应用级别的指标，针对于网络视频业务，我们使用用户的视频请求数及去重视频数作为衡量标</w:t>
      </w:r>
      <w:r>
        <w:rPr>
          <w:rFonts w:hint="eastAsia"/>
        </w:rPr>
        <w:lastRenderedPageBreak/>
        <w:t>准。图</w:t>
      </w:r>
      <w:r>
        <w:rPr>
          <w:rFonts w:hint="eastAsia"/>
        </w:rPr>
        <w:t>4-2</w:t>
      </w:r>
      <w:r>
        <w:rPr>
          <w:rFonts w:hint="eastAsia"/>
        </w:rPr>
        <w:t>显示了我们数据集中用户观看的视频数累积分布函数。其中，每个用户平均观看了</w:t>
      </w:r>
      <w:r>
        <w:rPr>
          <w:rFonts w:hint="eastAsia"/>
        </w:rPr>
        <w:t>3.71</w:t>
      </w:r>
      <w:r>
        <w:rPr>
          <w:rFonts w:hint="eastAsia"/>
        </w:rPr>
        <w:t>个视频。超过</w:t>
      </w:r>
      <w:r>
        <w:rPr>
          <w:rFonts w:hint="eastAsia"/>
        </w:rPr>
        <w:t>40%</w:t>
      </w:r>
      <w:r>
        <w:rPr>
          <w:rFonts w:hint="eastAsia"/>
        </w:rPr>
        <w:t>的用户只观看过</w:t>
      </w:r>
      <w:r>
        <w:rPr>
          <w:rFonts w:hint="eastAsia"/>
        </w:rPr>
        <w:t>1</w:t>
      </w:r>
      <w:r>
        <w:rPr>
          <w:rFonts w:hint="eastAsia"/>
        </w:rPr>
        <w:t>个视频。而</w:t>
      </w:r>
      <w:r>
        <w:rPr>
          <w:rFonts w:hint="eastAsia"/>
        </w:rPr>
        <w:t>80%</w:t>
      </w:r>
      <w:r>
        <w:rPr>
          <w:rFonts w:hint="eastAsia"/>
        </w:rPr>
        <w:t>的用户观看视频数少于</w:t>
      </w:r>
      <w:r>
        <w:rPr>
          <w:rFonts w:hint="eastAsia"/>
        </w:rPr>
        <w:t>5</w:t>
      </w:r>
      <w:r>
        <w:rPr>
          <w:rFonts w:hint="eastAsia"/>
        </w:rPr>
        <w:t>。我们进一步将用户数与观看视频数画在了一个双对数坐标系中，如图</w:t>
      </w:r>
      <w:r>
        <w:rPr>
          <w:rFonts w:hint="eastAsia"/>
        </w:rPr>
        <w:t>4-3</w:t>
      </w:r>
      <w:r>
        <w:rPr>
          <w:rFonts w:hint="eastAsia"/>
        </w:rPr>
        <w:t>所示。其中，横轴是按升序排列视频数；而纵轴是播放了该视频数的用户数。图中近乎直线的散点分布表明：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Pr>
          <w:rFonts w:hint="eastAsia"/>
        </w:rPr>
        <w:t>。我们对数据进行了回归来确认这一性质，最终得到标度参数</w:t>
      </w:r>
      <m:oMath>
        <m:r>
          <w:rPr>
            <w:rFonts w:ascii="Cambria Math" w:hAnsi="Cambria Math"/>
          </w:rPr>
          <m:t>α=2.25</m:t>
        </m:r>
      </m:oMath>
      <w:r>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Pr>
          <w:rFonts w:hint="eastAsia"/>
        </w:rPr>
        <w:t>。用户观看视频数的分布是</w:t>
      </w:r>
      <w:r w:rsidRPr="00921AD6">
        <w:rPr>
          <w:rFonts w:hint="eastAsia"/>
        </w:rPr>
        <w:t>偏斜</w:t>
      </w:r>
      <w:r>
        <w:rPr>
          <w:rFonts w:hint="eastAsia"/>
        </w:rPr>
        <w:t>的，这说明不同移动用户之间对于网络视频业务的使用强度差别很大。大多数的用户并不会观看很多视频，而少量用户则观看了绝大多数的被请求视频。</w:t>
      </w:r>
    </w:p>
    <w:p w14:paraId="43528F24" w14:textId="77777777" w:rsidR="00E81C49" w:rsidRDefault="00E81C49" w:rsidP="00E81C49">
      <w:pPr>
        <w:pStyle w:val="a3"/>
      </w:pPr>
    </w:p>
    <w:p w14:paraId="514A3391" w14:textId="77777777" w:rsidR="00E81C49" w:rsidRDefault="00E81C49" w:rsidP="00E81C49">
      <w:pPr>
        <w:pStyle w:val="a3"/>
        <w:ind w:firstLine="420"/>
      </w:pPr>
    </w:p>
    <w:p w14:paraId="26A91333" w14:textId="77777777" w:rsidR="00E81C49" w:rsidRDefault="00E81C49" w:rsidP="00E81C49">
      <w:pPr>
        <w:pStyle w:val="a3"/>
        <w:ind w:firstLine="420"/>
      </w:pPr>
    </w:p>
    <w:p w14:paraId="3F5256FB" w14:textId="77777777" w:rsidR="00E81C49" w:rsidRDefault="00E81C49" w:rsidP="00E81C49">
      <w:pPr>
        <w:pStyle w:val="a3"/>
        <w:ind w:firstLine="420"/>
      </w:pPr>
    </w:p>
    <w:p w14:paraId="54DFB1A6" w14:textId="77777777" w:rsidR="00E81C49" w:rsidRDefault="00E81C49" w:rsidP="00E81C49">
      <w:pPr>
        <w:pStyle w:val="a3"/>
        <w:ind w:firstLine="420"/>
      </w:pPr>
    </w:p>
    <w:p w14:paraId="24AF1EAC" w14:textId="77777777" w:rsidR="00E81C49" w:rsidRDefault="00E81C49" w:rsidP="00E81C49">
      <w:pPr>
        <w:pStyle w:val="a3"/>
        <w:ind w:firstLine="420"/>
      </w:pPr>
    </w:p>
    <w:p w14:paraId="6D387F81" w14:textId="77777777" w:rsidR="00E81C49" w:rsidRDefault="00E81C49" w:rsidP="00E81C49">
      <w:pPr>
        <w:pStyle w:val="a3"/>
        <w:ind w:firstLine="420"/>
      </w:pPr>
    </w:p>
    <w:p w14:paraId="2B805B98" w14:textId="77777777" w:rsidR="00E81C49" w:rsidRDefault="00E81C49" w:rsidP="00E81C49">
      <w:pPr>
        <w:pStyle w:val="a3"/>
        <w:ind w:firstLine="420"/>
      </w:pPr>
    </w:p>
    <w:p w14:paraId="7646A710" w14:textId="77777777" w:rsidR="00E81C49" w:rsidRPr="00251DC1" w:rsidRDefault="00E81C49" w:rsidP="00E81C49">
      <w:pPr>
        <w:pStyle w:val="a3"/>
        <w:ind w:firstLine="420"/>
      </w:pPr>
    </w:p>
    <w:p w14:paraId="0F8410A5" w14:textId="77777777" w:rsidR="00E81C49" w:rsidRDefault="00E81C49" w:rsidP="00E81C49">
      <w:pPr>
        <w:pStyle w:val="a3"/>
      </w:pPr>
      <w:r w:rsidRPr="00AB4B8E">
        <w:t>The nearly</w:t>
      </w:r>
    </w:p>
    <w:p w14:paraId="587F38EC" w14:textId="77777777" w:rsidR="00E81C49" w:rsidRDefault="00E81C49" w:rsidP="00E81C49">
      <w:pPr>
        <w:pStyle w:val="a3"/>
      </w:pPr>
    </w:p>
    <w:p w14:paraId="23B78B4E" w14:textId="77777777" w:rsidR="00E81C49" w:rsidRDefault="00E81C49" w:rsidP="00E81C49">
      <w:pPr>
        <w:pStyle w:val="a3"/>
      </w:pPr>
    </w:p>
    <w:p w14:paraId="5367F372" w14:textId="77777777" w:rsidR="00E81C49" w:rsidRDefault="00E81C49" w:rsidP="00E81C49">
      <w:pPr>
        <w:pStyle w:val="a3"/>
      </w:pPr>
    </w:p>
    <w:p w14:paraId="55F33A86" w14:textId="77777777" w:rsidR="00E81C49" w:rsidRDefault="00E81C49" w:rsidP="00E81C49">
      <w:pPr>
        <w:pStyle w:val="a3"/>
      </w:pPr>
    </w:p>
    <w:p w14:paraId="6F1905E9" w14:textId="77777777" w:rsidR="00E81C49" w:rsidRDefault="00E81C49" w:rsidP="00E81C49">
      <w:pPr>
        <w:pStyle w:val="a3"/>
      </w:pPr>
    </w:p>
    <w:p w14:paraId="2E04B6AE" w14:textId="77777777" w:rsidR="00E81C49" w:rsidRDefault="00E81C49" w:rsidP="00E81C49">
      <w:pPr>
        <w:pStyle w:val="a3"/>
      </w:pPr>
      <w:r>
        <w:t>%the video number is generally larger than the user number.</w:t>
      </w:r>
    </w:p>
    <w:p w14:paraId="05E0EE95" w14:textId="77777777" w:rsidR="00E81C49" w:rsidRDefault="00E81C49" w:rsidP="00E81C49">
      <w:pPr>
        <w:pStyle w:val="a3"/>
      </w:pPr>
      <w:r>
        <w:t>%This is as expected, due to one user may watch multiple videos during the 1 hour period.</w:t>
      </w:r>
    </w:p>
    <w:p w14:paraId="212D748A" w14:textId="77777777" w:rsidR="00E81C49" w:rsidRDefault="00E81C49" w:rsidP="00E81C49">
      <w:pPr>
        <w:pStyle w:val="a3"/>
      </w:pPr>
      <w:r>
        <w:t xml:space="preserve">%To further distinguish the duplicated requests caused by different reasons, we plot the distribution of time interval between duplicated requests sent by the same user in </w:t>
      </w:r>
      <w:proofErr w:type="gramStart"/>
      <w:r>
        <w:t>Figure.~</w:t>
      </w:r>
      <w:proofErr w:type="gramEnd"/>
      <w:r>
        <w:t>\ref{fig_intvl_replay} (a).</w:t>
      </w:r>
    </w:p>
    <w:p w14:paraId="67DCA4A0" w14:textId="77777777" w:rsidR="00E81C49" w:rsidRDefault="00E81C49" w:rsidP="00E81C49">
      <w:pPr>
        <w:pStyle w:val="a3"/>
      </w:pPr>
      <w:r>
        <w:t xml:space="preserve">%As the figure shows, the time interval within 10 </w:t>
      </w:r>
      <w:proofErr w:type="gramStart"/>
      <w:r>
        <w:t>seconds</w:t>
      </w:r>
      <w:proofErr w:type="gramEnd"/>
      <w:r>
        <w:t xml:space="preserve"> accounts for about 55 \%, an order of magnitude higher than the fractions of other interval ranges.</w:t>
      </w:r>
    </w:p>
    <w:p w14:paraId="16A48DCE" w14:textId="77777777" w:rsidR="00E81C49" w:rsidRDefault="00E81C49" w:rsidP="00E81C49">
      <w:pPr>
        <w:pStyle w:val="a3"/>
      </w:pPr>
      <w:r>
        <w:t>%We find most of these short-interval duplicated requests are retransmissions.</w:t>
      </w:r>
    </w:p>
    <w:p w14:paraId="41E0DF18" w14:textId="77777777" w:rsidR="00E81C49" w:rsidRDefault="00E81C49" w:rsidP="00E81C49">
      <w:pPr>
        <w:pStyle w:val="a3"/>
      </w:pPr>
      <w:r>
        <w:t xml:space="preserve">%We regard requests with more than 60 seconds as replay requests, and plot the </w:t>
      </w:r>
      <w:r>
        <w:lastRenderedPageBreak/>
        <w:t xml:space="preserve">cumulative distribution function of users against replay rate in </w:t>
      </w:r>
      <w:proofErr w:type="gramStart"/>
      <w:r>
        <w:t>Figure.~</w:t>
      </w:r>
      <w:proofErr w:type="gramEnd"/>
      <w:r>
        <w:t>\ref{fig_intvl_replay} (b).</w:t>
      </w:r>
    </w:p>
    <w:p w14:paraId="6ADB6B97" w14:textId="77777777" w:rsidR="00E81C49" w:rsidRDefault="00E81C49" w:rsidP="00E81C49">
      <w:pPr>
        <w:pStyle w:val="a3"/>
      </w:pPr>
    </w:p>
    <w:p w14:paraId="7EBB71D1" w14:textId="77777777" w:rsidR="00E81C49" w:rsidRDefault="00E81C49" w:rsidP="00E81C49">
      <w:pPr>
        <w:pStyle w:val="a3"/>
      </w:pPr>
      <w:r>
        <w:t>%\noindent \</w:t>
      </w:r>
      <w:proofErr w:type="gramStart"/>
      <w:r>
        <w:t>textbf{</w:t>
      </w:r>
      <w:proofErr w:type="gramEnd"/>
      <w:r>
        <w:t>Duplicated requests and replaying behavior:}</w:t>
      </w:r>
    </w:p>
    <w:p w14:paraId="780A69C4" w14:textId="77777777" w:rsidR="00E81C49" w:rsidRDefault="00E81C49" w:rsidP="00E81C49">
      <w:pPr>
        <w:pStyle w:val="a3"/>
      </w:pPr>
      <w:r>
        <w:t xml:space="preserve">As shown in </w:t>
      </w:r>
      <w:proofErr w:type="gramStart"/>
      <w:r>
        <w:t>Figure.~</w:t>
      </w:r>
      <w:proofErr w:type="gramEnd"/>
      <w:r>
        <w:t>\ref{fig_time_of_day}, the number of requests is much larger than videos or users.</w:t>
      </w:r>
    </w:p>
    <w:p w14:paraId="4288745F" w14:textId="77777777" w:rsidR="00E81C49" w:rsidRDefault="00E81C49" w:rsidP="00E81C49">
      <w:pPr>
        <w:pStyle w:val="a3"/>
      </w:pPr>
      <w:r>
        <w:t>This is largely caused by the duplicated requests for the same video sent by some users.</w:t>
      </w:r>
    </w:p>
    <w:p w14:paraId="07E53735" w14:textId="77777777" w:rsidR="00E81C49" w:rsidRDefault="00E81C49" w:rsidP="00E81C49">
      <w:pPr>
        <w:pStyle w:val="a3"/>
      </w:pPr>
      <w:r>
        <w:t xml:space="preserve">%It can be noticed from the </w:t>
      </w:r>
      <w:proofErr w:type="gramStart"/>
      <w:r>
        <w:t>Figure.~</w:t>
      </w:r>
      <w:proofErr w:type="gramEnd"/>
      <w:r>
        <w:t>\ref{fig_time_of_day} that the request number is much larger than the video or user number.</w:t>
      </w:r>
    </w:p>
    <w:p w14:paraId="7F83A5CC" w14:textId="77777777" w:rsidR="00E81C49" w:rsidRDefault="00E81C49" w:rsidP="00E81C49">
      <w:pPr>
        <w:pStyle w:val="a3"/>
      </w:pPr>
      <w:r>
        <w:t xml:space="preserve">%Among these </w:t>
      </w:r>
      <w:proofErr w:type="gramStart"/>
      <w:r>
        <w:t>requests</w:t>
      </w:r>
      <w:proofErr w:type="gramEnd"/>
      <w:r>
        <w:t xml:space="preserve"> we find some users send duplicated requests for the same video.</w:t>
      </w:r>
    </w:p>
    <w:p w14:paraId="787C7020" w14:textId="77777777" w:rsidR="00E81C49" w:rsidRDefault="00E81C49" w:rsidP="00E81C49">
      <w:pPr>
        <w:pStyle w:val="a3"/>
      </w:pPr>
      <w:r>
        <w:t>Those duplicated requests are caused by two key factors: 1) retransmitting packets in bad network conditions, and 2) replaying videos.</w:t>
      </w:r>
    </w:p>
    <w:p w14:paraId="58E686EA" w14:textId="77777777" w:rsidR="00E81C49" w:rsidRDefault="00E81C49" w:rsidP="00E81C49">
      <w:pPr>
        <w:pStyle w:val="a3"/>
      </w:pPr>
      <w:r>
        <w:t>The replaying behavior is crucial in reflecting user's preferences.</w:t>
      </w:r>
    </w:p>
    <w:p w14:paraId="1ED2B2A0" w14:textId="77777777" w:rsidR="00E81C49" w:rsidRDefault="00E81C49" w:rsidP="00E81C49">
      <w:pPr>
        <w:pStyle w:val="a3"/>
      </w:pPr>
      <w:proofErr w:type="gramStart"/>
      <w:r>
        <w:t>Figure.~</w:t>
      </w:r>
      <w:proofErr w:type="gramEnd"/>
      <w:r>
        <w:t>\ref{fig_replay_reqvid} (a) illustrates the cumulative distribution of the users over the replay rate.</w:t>
      </w:r>
    </w:p>
    <w:p w14:paraId="141B6205" w14:textId="77777777" w:rsidR="00E81C49" w:rsidRDefault="00E81C49" w:rsidP="00E81C49">
      <w:pPr>
        <w:pStyle w:val="a3"/>
      </w:pPr>
      <w:r>
        <w:t>The replay rate is calculated as the ratio of the number of replayed videos to the number of total videos.</w:t>
      </w:r>
    </w:p>
    <w:p w14:paraId="798C0EA3" w14:textId="77777777" w:rsidR="00E81C49" w:rsidRDefault="00E81C49" w:rsidP="00E81C49">
      <w:pPr>
        <w:pStyle w:val="a3"/>
      </w:pPr>
      <w:r>
        <w:t>It can be noticed that the replaying behavior lies in about 30\% users.</w:t>
      </w:r>
    </w:p>
    <w:p w14:paraId="0D1A8598" w14:textId="77777777" w:rsidR="00E81C49" w:rsidRDefault="00E81C49" w:rsidP="00E81C49">
      <w:pPr>
        <w:pStyle w:val="a3"/>
      </w:pPr>
      <w:r>
        <w:t>%We find about 30\% users have the replaying behavior.</w:t>
      </w:r>
    </w:p>
    <w:p w14:paraId="4D83CDCB" w14:textId="77777777" w:rsidR="00E81C49" w:rsidRDefault="00E81C49" w:rsidP="00E81C49">
      <w:pPr>
        <w:pStyle w:val="a3"/>
      </w:pPr>
      <w:r>
        <w:t>And for the ``heavy'' users who watch more than 10 videos, around 86\% of them will replay at least one video.</w:t>
      </w:r>
    </w:p>
    <w:p w14:paraId="547AB9B7" w14:textId="77777777" w:rsidR="00E81C49" w:rsidRDefault="00E81C49" w:rsidP="00E81C49">
      <w:pPr>
        <w:pStyle w:val="a3"/>
      </w:pPr>
      <w:r>
        <w:t>Over 40\% of the heavy users replay more than 20\% of the videos they watched before.</w:t>
      </w:r>
    </w:p>
    <w:p w14:paraId="03337A93" w14:textId="77777777" w:rsidR="00E81C49" w:rsidRDefault="00E81C49" w:rsidP="00E81C49">
      <w:pPr>
        <w:pStyle w:val="a3"/>
      </w:pPr>
    </w:p>
    <w:p w14:paraId="68F20BC1" w14:textId="77777777" w:rsidR="00E81C49" w:rsidRDefault="00E81C49" w:rsidP="00E81C49">
      <w:pPr>
        <w:pStyle w:val="a3"/>
      </w:pPr>
      <w:r>
        <w:t>%We then analyze the request number and video number according to users.</w:t>
      </w:r>
    </w:p>
    <w:p w14:paraId="28B9C75B" w14:textId="77777777" w:rsidR="00E81C49" w:rsidRDefault="00E81C49" w:rsidP="00E81C49">
      <w:pPr>
        <w:pStyle w:val="a3"/>
      </w:pPr>
      <w:r>
        <w:t>%\noindent \</w:t>
      </w:r>
      <w:proofErr w:type="gramStart"/>
      <w:r>
        <w:t>textbf{</w:t>
      </w:r>
      <w:proofErr w:type="gramEnd"/>
      <w:r>
        <w:t>The distribution of request/video number per-user:}</w:t>
      </w:r>
    </w:p>
    <w:p w14:paraId="7A21A92C" w14:textId="77777777" w:rsidR="00E81C49" w:rsidRDefault="00E81C49" w:rsidP="00E81C49">
      <w:pPr>
        <w:pStyle w:val="a3"/>
      </w:pPr>
      <w:proofErr w:type="gramStart"/>
      <w:r>
        <w:t>Figure.~</w:t>
      </w:r>
      <w:proofErr w:type="gramEnd"/>
      <w:r>
        <w:t>\ref{fig_replay_reqvid} (b) shows the distribution of request/video number per-user, and a typical heavy tail scenario can be observed.</w:t>
      </w:r>
    </w:p>
    <w:p w14:paraId="7864093F" w14:textId="77777777" w:rsidR="00E81C49" w:rsidRDefault="00E81C49" w:rsidP="00E81C49">
      <w:pPr>
        <w:pStyle w:val="a3"/>
      </w:pPr>
      <w:r>
        <w:t>Over 70\% users only request 1 video, and</w:t>
      </w:r>
    </w:p>
    <w:p w14:paraId="30C3B74A" w14:textId="77777777" w:rsidR="00E81C49" w:rsidRDefault="00E81C49" w:rsidP="00E81C49">
      <w:pPr>
        <w:pStyle w:val="a3"/>
      </w:pPr>
      <w:r>
        <w:t>90\% users request less than 4 videos and initiate less than 8 requests.</w:t>
      </w:r>
    </w:p>
    <w:p w14:paraId="5F5B6008" w14:textId="77777777" w:rsidR="00E81C49" w:rsidRDefault="00E81C49" w:rsidP="00E81C49">
      <w:pPr>
        <w:pStyle w:val="a3"/>
      </w:pPr>
      <w:r>
        <w:t>Meanwhile about 2\% ``heavy users'' watch more than 10 videos.</w:t>
      </w:r>
    </w:p>
    <w:p w14:paraId="4F7FFE0E" w14:textId="77777777" w:rsidR="00E81C49" w:rsidRDefault="00E81C49" w:rsidP="00E81C49">
      <w:pPr>
        <w:pStyle w:val="a3"/>
      </w:pPr>
      <w:r>
        <w:t xml:space="preserve">In </w:t>
      </w:r>
      <w:proofErr w:type="gramStart"/>
      <w:r>
        <w:t>Figure.~</w:t>
      </w:r>
      <w:proofErr w:type="gramEnd"/>
      <w:r>
        <w:t xml:space="preserve">\ref{fig_replay_reqvid} (b) we also plot the proportion of the number of </w:t>
      </w:r>
      <w:r>
        <w:lastRenderedPageBreak/>
        <w:t>videos/requests over the proportion of users.</w:t>
      </w:r>
    </w:p>
    <w:p w14:paraId="7C422F2E" w14:textId="77777777" w:rsidR="00E81C49" w:rsidRDefault="00E81C49" w:rsidP="00E81C49">
      <w:pPr>
        <w:pStyle w:val="a3"/>
      </w:pPr>
      <w:r>
        <w:t>It illustrates a slow growth in users for the number of videos/requests.</w:t>
      </w:r>
    </w:p>
    <w:p w14:paraId="1218FE96" w14:textId="77777777" w:rsidR="00E81C49" w:rsidRDefault="00E81C49" w:rsidP="00E81C49">
      <w:pPr>
        <w:pStyle w:val="a3"/>
      </w:pPr>
      <w:r>
        <w:t>Top 10\% users account for 40\% of the videos/requests while the top 20\% account for 50\%. Therefore, the Pareto principle \cite{juran1954universals}, which states that roughly 80\% of the effects come from 20\% of the causes, can not be adopted into this situation.</w:t>
      </w:r>
    </w:p>
    <w:p w14:paraId="63EB722B" w14:textId="77777777" w:rsidR="00E81C49" w:rsidRDefault="00E81C49" w:rsidP="00E81C49">
      <w:pPr>
        <w:pStyle w:val="a3"/>
      </w:pPr>
      <w:r>
        <w:t>%That is, the famous Pareto principle \cite{juran1954universals}, which states that roughly 80\% of the effects come from 20\% of the causes, does not hold for the requests and videos of Youku in mobile network.</w:t>
      </w:r>
    </w:p>
    <w:p w14:paraId="5A87C5DE" w14:textId="77777777" w:rsidR="00E81C49" w:rsidRDefault="00E81C49" w:rsidP="00E81C49">
      <w:pPr>
        <w:pStyle w:val="a3"/>
      </w:pPr>
    </w:p>
    <w:p w14:paraId="25BEC538" w14:textId="77777777" w:rsidR="00E81C49" w:rsidRDefault="00E81C49" w:rsidP="00E81C49">
      <w:pPr>
        <w:pStyle w:val="a3"/>
      </w:pPr>
      <w:r>
        <w:t xml:space="preserve">%Overall, the video/request numbers in our Youku workload is quite small, less than video service access via fixed network </w:t>
      </w:r>
      <w:proofErr w:type="gramStart"/>
      <w:r>
        <w:t>[][</w:t>
      </w:r>
      <w:proofErr w:type="gramEnd"/>
      <w:r>
        <w:t>].</w:t>
      </w:r>
    </w:p>
    <w:p w14:paraId="22A0BA94" w14:textId="77777777" w:rsidR="00E81C49" w:rsidRDefault="00E81C49" w:rsidP="00E81C49">
      <w:pPr>
        <w:pStyle w:val="a3"/>
      </w:pPr>
      <w:r>
        <w:t xml:space="preserve">%This may be because the traffic in mobile network is charged more expensive than in fixed network. </w:t>
      </w:r>
    </w:p>
    <w:p w14:paraId="0B229350" w14:textId="77777777" w:rsidR="00E81C49" w:rsidRDefault="00E81C49" w:rsidP="00E81C49">
      <w:pPr>
        <w:pStyle w:val="a3"/>
      </w:pPr>
    </w:p>
    <w:p w14:paraId="487A2BD8" w14:textId="77777777" w:rsidR="00E81C49" w:rsidRDefault="00E81C49" w:rsidP="00E81C49">
      <w:pPr>
        <w:pStyle w:val="a3"/>
      </w:pPr>
      <w:r>
        <w:t>%Another interesting fact can be noticed is that, after the user proportion larger than a certain value, the distribution curves become straight lines.</w:t>
      </w:r>
    </w:p>
    <w:p w14:paraId="11F0D7C3" w14:textId="77777777" w:rsidR="00E81C49" w:rsidRDefault="00E81C49" w:rsidP="00E81C49">
      <w:pPr>
        <w:pStyle w:val="a3"/>
      </w:pPr>
      <w:r>
        <w:t>%This indicates a linear relationship between users and video/request count when the video/request number is small, as the x-axis is sorted in descending order.</w:t>
      </w:r>
    </w:p>
    <w:p w14:paraId="5F920298" w14:textId="77777777" w:rsidR="00E81C49" w:rsidRDefault="00E81C49" w:rsidP="00E81C49">
      <w:pPr>
        <w:pStyle w:val="a3"/>
      </w:pPr>
      <w:r>
        <w:t>%This is due to the fact that the users with one or two videos/requests account for a large proportion of the total users.</w:t>
      </w:r>
    </w:p>
    <w:p w14:paraId="7F7A683E" w14:textId="77777777" w:rsidR="00E81C49" w:rsidRDefault="00E81C49" w:rsidP="00E81C49">
      <w:pPr>
        <w:pStyle w:val="a3"/>
      </w:pPr>
      <w:r>
        <w:t>%They contribute the same growth speed to the total videos/requests, hence forming a straight line.</w:t>
      </w:r>
    </w:p>
    <w:p w14:paraId="15FE095D" w14:textId="77777777" w:rsidR="00E81C49" w:rsidRDefault="00E81C49" w:rsidP="00E81C49">
      <w:pPr>
        <w:pStyle w:val="a3"/>
      </w:pPr>
    </w:p>
    <w:p w14:paraId="4DB9EB8F" w14:textId="77777777" w:rsidR="00E81C49" w:rsidRDefault="00E81C49" w:rsidP="00E81C49">
      <w:pPr>
        <w:pStyle w:val="a3"/>
      </w:pPr>
    </w:p>
    <w:p w14:paraId="708E9E52" w14:textId="77777777" w:rsidR="00E81C49" w:rsidRDefault="00E81C49" w:rsidP="00E81C49">
      <w:pPr>
        <w:pStyle w:val="a3"/>
      </w:pPr>
    </w:p>
    <w:p w14:paraId="2A5C93AC" w14:textId="77777777" w:rsidR="00E81C49" w:rsidRDefault="00E81C49" w:rsidP="00E81C49">
      <w:pPr>
        <w:pStyle w:val="a3"/>
      </w:pPr>
    </w:p>
    <w:p w14:paraId="3C99E5E8" w14:textId="77777777" w:rsidR="00E81C49" w:rsidRDefault="00E81C49" w:rsidP="00E81C49">
      <w:pPr>
        <w:pStyle w:val="a3"/>
      </w:pPr>
    </w:p>
    <w:p w14:paraId="7715C680" w14:textId="77777777" w:rsidR="00E81C49" w:rsidRDefault="00E81C49" w:rsidP="00E81C49">
      <w:pPr>
        <w:pStyle w:val="a3"/>
      </w:pPr>
      <w:r>
        <w:t xml:space="preserve">We analyze the distribution of unique videos and video requests according to users, to get the access pattern of Youku. </w:t>
      </w:r>
    </w:p>
    <w:p w14:paraId="196D18CF" w14:textId="77777777" w:rsidR="00E81C49" w:rsidRDefault="00E81C49" w:rsidP="00E81C49">
      <w:pPr>
        <w:pStyle w:val="a3"/>
      </w:pPr>
      <w:proofErr w:type="gramStart"/>
      <w:r>
        <w:t>Figure.~</w:t>
      </w:r>
      <w:proofErr w:type="gramEnd"/>
      <w:r>
        <w:t xml:space="preserve">\ref{user_activity2} (a) and (c) show the cumulative distribution function of the video numbers and request numbers per user. </w:t>
      </w:r>
    </w:p>
    <w:p w14:paraId="095D7DDE" w14:textId="77777777" w:rsidR="00E81C49" w:rsidRDefault="00E81C49" w:rsidP="00E81C49">
      <w:pPr>
        <w:pStyle w:val="a3"/>
      </w:pPr>
      <w:proofErr w:type="gramStart"/>
      <w:r>
        <w:t>Figure.~</w:t>
      </w:r>
      <w:proofErr w:type="gramEnd"/>
      <w:r>
        <w:t xml:space="preserve">\ref{user_activity2} (b) and (d) show the cumulative fraction of videos and requests over user proportion sorted in descending order. </w:t>
      </w:r>
    </w:p>
    <w:p w14:paraId="62B257C2" w14:textId="77777777" w:rsidR="00E81C49" w:rsidRDefault="00E81C49" w:rsidP="00E81C49">
      <w:pPr>
        <w:pStyle w:val="a3"/>
      </w:pPr>
      <w:r>
        <w:lastRenderedPageBreak/>
        <w:t xml:space="preserve">%The x-axis shows the proportion of the users sorted in descending order according to the frequency of watching videos or sending requests, and the y-axis shows the cumulative fraction of total videos or requests. </w:t>
      </w:r>
    </w:p>
    <w:p w14:paraId="6EDD8A76" w14:textId="77777777" w:rsidR="00E81C49" w:rsidRDefault="00E81C49" w:rsidP="00E81C49">
      <w:pPr>
        <w:pStyle w:val="a3"/>
      </w:pPr>
      <w:r>
        <w:t xml:space="preserve">We find the distributions of the </w:t>
      </w:r>
      <w:proofErr w:type="gramStart"/>
      <w:r>
        <w:t>two day</w:t>
      </w:r>
      <w:proofErr w:type="gramEnd"/>
      <w:r>
        <w:t xml:space="preserve"> data are quite similar. </w:t>
      </w:r>
    </w:p>
    <w:p w14:paraId="4415BAAA" w14:textId="77777777" w:rsidR="00E81C49" w:rsidRDefault="00E81C49" w:rsidP="00E81C49">
      <w:pPr>
        <w:pStyle w:val="a3"/>
      </w:pPr>
      <w:r>
        <w:t xml:space="preserve">It indicates that there lies a relatively stable access pattern for the videos and the requests. </w:t>
      </w:r>
    </w:p>
    <w:p w14:paraId="10A6F7E2" w14:textId="77777777" w:rsidR="00E81C49" w:rsidRDefault="00E81C49" w:rsidP="00E81C49">
      <w:pPr>
        <w:pStyle w:val="a3"/>
      </w:pPr>
      <w:r>
        <w:t xml:space="preserve">%And the distribution of requests is proportional to the distribution of videos, which is consistent with the analysis in the subsection 24-hour service usage. </w:t>
      </w:r>
    </w:p>
    <w:p w14:paraId="708050B2" w14:textId="77777777" w:rsidR="00E81C49" w:rsidRDefault="00E81C49" w:rsidP="00E81C49">
      <w:pPr>
        <w:pStyle w:val="a3"/>
      </w:pPr>
      <w:r>
        <w:t xml:space="preserve">A typical heavy tail scenario can be noticed in </w:t>
      </w:r>
      <w:proofErr w:type="gramStart"/>
      <w:r>
        <w:t>Figure.~</w:t>
      </w:r>
      <w:proofErr w:type="gramEnd"/>
      <w:r>
        <w:t xml:space="preserve">\ref{user_activity2} (a) and (c). </w:t>
      </w:r>
    </w:p>
    <w:p w14:paraId="05A4B454" w14:textId="77777777" w:rsidR="00E81C49" w:rsidRDefault="00E81C49" w:rsidP="00E81C49">
      <w:pPr>
        <w:pStyle w:val="a3"/>
      </w:pPr>
      <w:r>
        <w:t xml:space="preserve">Over 60\% of the total users request only 1 video, and over 50\% of the users generate only 1 video request during the measurement period. </w:t>
      </w:r>
    </w:p>
    <w:p w14:paraId="1AA6B124" w14:textId="77777777" w:rsidR="00E81C49" w:rsidRDefault="00E81C49" w:rsidP="00E81C49">
      <w:pPr>
        <w:pStyle w:val="a3"/>
      </w:pPr>
      <w:r>
        <w:t xml:space="preserve">Most users (about 80 \%) request no more than 2 videos, and initiate less than 4 requests. </w:t>
      </w:r>
    </w:p>
    <w:p w14:paraId="07E67584" w14:textId="77777777" w:rsidR="00E81C49" w:rsidRDefault="00E81C49" w:rsidP="00E81C49">
      <w:pPr>
        <w:pStyle w:val="a3"/>
      </w:pPr>
      <w:r>
        <w:t xml:space="preserve">Meanwhile, there are also some ``heavy users'' request more than 10 videos a day. </w:t>
      </w:r>
    </w:p>
    <w:p w14:paraId="2F370EB6" w14:textId="77777777" w:rsidR="00E81C49" w:rsidRDefault="00E81C49" w:rsidP="00E81C49">
      <w:pPr>
        <w:pStyle w:val="a3"/>
      </w:pPr>
      <w:r>
        <w:t>Compared with YouTube \cite{zink2009characteristics}, the video/request number per user in our Youku workload is much smaller.</w:t>
      </w:r>
    </w:p>
    <w:p w14:paraId="6E3C3A13" w14:textId="77777777" w:rsidR="00E81C49" w:rsidRDefault="00E81C49" w:rsidP="00E81C49">
      <w:pPr>
        <w:pStyle w:val="a3"/>
      </w:pPr>
      <w:r>
        <w:t xml:space="preserve">This might be because, as mentioned before, in China mobile traffic is charged by byte and quite expensive. </w:t>
      </w:r>
    </w:p>
    <w:p w14:paraId="178CE291" w14:textId="77777777" w:rsidR="00E81C49" w:rsidRDefault="00E81C49" w:rsidP="00E81C49">
      <w:pPr>
        <w:pStyle w:val="a3"/>
      </w:pPr>
      <w:r>
        <w:t xml:space="preserve">Users will not watch videos very frequently due to the cost. </w:t>
      </w:r>
    </w:p>
    <w:p w14:paraId="12DC8B4D" w14:textId="77777777" w:rsidR="00E81C49" w:rsidRDefault="00E81C49" w:rsidP="00E81C49">
      <w:pPr>
        <w:pStyle w:val="a3"/>
      </w:pPr>
    </w:p>
    <w:p w14:paraId="31D8CC69" w14:textId="77777777" w:rsidR="00E81C49" w:rsidRDefault="00E81C49" w:rsidP="00E81C49">
      <w:pPr>
        <w:pStyle w:val="a3"/>
      </w:pPr>
      <w:r>
        <w:t xml:space="preserve">For the video/request numbers over users in relative scale, as shown in </w:t>
      </w:r>
      <w:proofErr w:type="gramStart"/>
      <w:r>
        <w:t>Figure.~</w:t>
      </w:r>
      <w:proofErr w:type="gramEnd"/>
      <w:r>
        <w:t xml:space="preserve">\ref{user_activity2} (b) and (d), the top 10\% users only account for 40\% of the videos/requests while the top 20\% account for a mere 50\%. </w:t>
      </w:r>
    </w:p>
    <w:p w14:paraId="65269DE7" w14:textId="77777777" w:rsidR="00E81C49" w:rsidRDefault="00E81C49" w:rsidP="00E81C49">
      <w:pPr>
        <w:pStyle w:val="a3"/>
      </w:pPr>
      <w:r>
        <w:t xml:space="preserve">The famous Pareto principle, which states that roughly 80\% of the effects come from 20\% of the causes, is generally not applicable for the Youku user access situations. </w:t>
      </w:r>
    </w:p>
    <w:p w14:paraId="158484E2" w14:textId="77777777" w:rsidR="00E81C49" w:rsidRDefault="00E81C49" w:rsidP="00E81C49">
      <w:pPr>
        <w:pStyle w:val="a3"/>
      </w:pPr>
      <w:r>
        <w:t>We infer this phenomenon is caused by the large number of videos and the differences of user interests.</w:t>
      </w:r>
    </w:p>
    <w:p w14:paraId="17EA7D0A" w14:textId="77777777" w:rsidR="00E81C49" w:rsidRDefault="00E81C49" w:rsidP="00E81C49">
      <w:pPr>
        <w:pStyle w:val="a3"/>
      </w:pPr>
      <w:r>
        <w:t>Since there are too many videos in the comprehensive video service, users have more various choices on the videos they watch, which leads to less requests per video.</w:t>
      </w:r>
    </w:p>
    <w:p w14:paraId="19CB9F2F" w14:textId="77777777" w:rsidR="00E81C49" w:rsidRDefault="00E81C49" w:rsidP="00E81C49">
      <w:pPr>
        <w:pStyle w:val="a3"/>
      </w:pPr>
      <w:r>
        <w:t xml:space="preserve">%As too many videos are provided, the diversities of user interests are magnified, and the choices of videos are translated into fewer specialized requests per video. </w:t>
      </w:r>
    </w:p>
    <w:p w14:paraId="33A68A8B" w14:textId="77777777" w:rsidR="00E81C49" w:rsidRDefault="00E81C49" w:rsidP="00E81C49">
      <w:pPr>
        <w:pStyle w:val="a3"/>
      </w:pPr>
      <w:r>
        <w:t xml:space="preserve">Another interesting fact can be noticed is that, after the user proportion larger than a certain value, the cumulative distribution curves become straight lines. </w:t>
      </w:r>
    </w:p>
    <w:p w14:paraId="171DC061" w14:textId="77777777" w:rsidR="00E81C49" w:rsidRDefault="00E81C49" w:rsidP="00E81C49">
      <w:pPr>
        <w:pStyle w:val="a3"/>
      </w:pPr>
      <w:r>
        <w:lastRenderedPageBreak/>
        <w:t xml:space="preserve">This indicates a linear relationship between users and videos/requests when the video/request number is small, as the x-axis is sorted in descending order. </w:t>
      </w:r>
    </w:p>
    <w:p w14:paraId="6B6A0075" w14:textId="77777777" w:rsidR="00E81C49" w:rsidRDefault="00E81C49" w:rsidP="00E81C49">
      <w:pPr>
        <w:pStyle w:val="a3"/>
      </w:pPr>
      <w:r>
        <w:t xml:space="preserve">This is due to the fact that the users with one or two videos/requests account for a large proportion of the total users. </w:t>
      </w:r>
    </w:p>
    <w:p w14:paraId="5CA083AF" w14:textId="77777777" w:rsidR="00E81C49" w:rsidRDefault="00E81C49" w:rsidP="00E81C49">
      <w:pPr>
        <w:pStyle w:val="a3"/>
      </w:pPr>
      <w:r>
        <w:t xml:space="preserve">They contribute the same growth speed to the total videos/requests, hence forming a straight line. </w:t>
      </w:r>
    </w:p>
    <w:p w14:paraId="14E8C218" w14:textId="77777777" w:rsidR="00E81C49" w:rsidRDefault="00E81C49" w:rsidP="00E81C49">
      <w:pPr>
        <w:pStyle w:val="a3"/>
      </w:pPr>
      <w:r>
        <w:t xml:space="preserve">In fact, the threshold x value at where the distribution curve becomes a straight line is equal to proportion of the users with one or two videos/requests. </w:t>
      </w:r>
    </w:p>
    <w:p w14:paraId="406ACD50" w14:textId="77777777" w:rsidR="00E81C49" w:rsidRDefault="00E81C49" w:rsidP="00E81C49">
      <w:pPr>
        <w:pStyle w:val="a3"/>
      </w:pPr>
    </w:p>
    <w:p w14:paraId="0979B9BC" w14:textId="77777777" w:rsidR="009369A3" w:rsidRPr="00E81C49" w:rsidRDefault="009369A3" w:rsidP="002405C0">
      <w:pPr>
        <w:pStyle w:val="a3"/>
      </w:pPr>
    </w:p>
    <w:p w14:paraId="1DD707E3" w14:textId="54E56256" w:rsidR="009369A3" w:rsidRDefault="007C7B63" w:rsidP="007C7B63">
      <w:pPr>
        <w:pStyle w:val="-0"/>
        <w:spacing w:before="312" w:after="312"/>
      </w:pPr>
      <w:r>
        <w:rPr>
          <w:rFonts w:hint="eastAsia"/>
        </w:rPr>
        <w:t>交叉分析</w:t>
      </w:r>
    </w:p>
    <w:p w14:paraId="6CC35997" w14:textId="77777777" w:rsidR="008F16B9" w:rsidRPr="002537EB" w:rsidRDefault="008F16B9" w:rsidP="002537EB">
      <w:pPr>
        <w:pStyle w:val="a3"/>
      </w:pPr>
    </w:p>
    <w:p w14:paraId="021DD38A" w14:textId="77777777" w:rsidR="00F96B4B" w:rsidRDefault="00F96B4B" w:rsidP="00F96B4B">
      <w:pPr>
        <w:pStyle w:val="-0"/>
        <w:spacing w:before="312" w:after="312"/>
      </w:pPr>
      <w:r>
        <w:t>本章</w:t>
      </w:r>
      <w:r>
        <w:rPr>
          <w:rFonts w:hint="eastAsia"/>
        </w:rPr>
        <w:t>小结</w:t>
      </w:r>
    </w:p>
    <w:p w14:paraId="3DBBC84B" w14:textId="77777777" w:rsidR="00183849" w:rsidRDefault="00183849" w:rsidP="00183849">
      <w:pPr>
        <w:pStyle w:val="a3"/>
      </w:pPr>
    </w:p>
    <w:p w14:paraId="59556BFF" w14:textId="77777777" w:rsidR="00183849" w:rsidRDefault="00183849" w:rsidP="00183849">
      <w:pPr>
        <w:pStyle w:val="a3"/>
        <w:ind w:firstLine="420"/>
      </w:pPr>
      <w:r>
        <w:rPr>
          <w:rFonts w:hint="eastAsia"/>
        </w:rPr>
        <w:t>在本节中，基于大规模网络数据，我们对移动网络中优酷用户的行为特性进行了仔细深入的衡量分析。首先，在网络传输级别上，我们关注于用户的流量消耗与活跃时长。同时，我们发现并定义了</w:t>
      </w:r>
    </w:p>
    <w:p w14:paraId="3D1D0940" w14:textId="77777777" w:rsidR="00183849" w:rsidRDefault="00183849" w:rsidP="00183849">
      <w:pPr>
        <w:pStyle w:val="a3"/>
      </w:pPr>
    </w:p>
    <w:p w14:paraId="1DF8C082" w14:textId="77777777" w:rsidR="00183849" w:rsidRDefault="00183849" w:rsidP="00183849">
      <w:pPr>
        <w:pStyle w:val="a3"/>
      </w:pPr>
      <w:r>
        <w:rPr>
          <w:rFonts w:hint="eastAsia"/>
        </w:rPr>
        <w:t>（</w:t>
      </w:r>
      <w:r>
        <w:rPr>
          <w:rFonts w:hint="eastAsia"/>
        </w:rPr>
        <w:t>Network Level</w:t>
      </w:r>
      <w:r>
        <w:rPr>
          <w:rFonts w:hint="eastAsia"/>
        </w:rPr>
        <w:t>）的特性，还从应用级别（</w:t>
      </w:r>
      <w:r>
        <w:rPr>
          <w:rFonts w:hint="eastAsia"/>
        </w:rPr>
        <w:t>Application Level</w:t>
      </w:r>
      <w:r>
        <w:rPr>
          <w:rFonts w:hint="eastAsia"/>
        </w:rPr>
        <w:t>）</w:t>
      </w:r>
    </w:p>
    <w:p w14:paraId="6AFDF00C" w14:textId="77777777" w:rsidR="00183849" w:rsidRDefault="00183849" w:rsidP="00183849">
      <w:pPr>
        <w:pStyle w:val="a3"/>
      </w:pPr>
    </w:p>
    <w:p w14:paraId="2AEEFEBC" w14:textId="77777777" w:rsidR="00183849" w:rsidRDefault="00183849" w:rsidP="00183849">
      <w:pPr>
        <w:pStyle w:val="a3"/>
      </w:pPr>
      <w:r w:rsidRPr="002C7391">
        <w:t>We classify the users into heavy users and non-heavy users according to their intensities of data consumption, service usage and mobility, and investigate the behavior characteristics of different user groups inside the same analysis aspect and between different analysis aspects.</w:t>
      </w:r>
    </w:p>
    <w:p w14:paraId="2DAF4E3C" w14:textId="77777777" w:rsidR="00183849" w:rsidRPr="002C7391" w:rsidRDefault="00183849" w:rsidP="00183849">
      <w:pPr>
        <w:pStyle w:val="a3"/>
      </w:pPr>
    </w:p>
    <w:p w14:paraId="67FFBF29" w14:textId="77777777" w:rsidR="00183849" w:rsidRDefault="00183849" w:rsidP="00183849">
      <w:pPr>
        <w:pStyle w:val="a3"/>
      </w:pPr>
    </w:p>
    <w:p w14:paraId="395928C4" w14:textId="77777777" w:rsidR="00183849" w:rsidRPr="00183849" w:rsidRDefault="00183849" w:rsidP="00183849">
      <w:pPr>
        <w:pStyle w:val="a3"/>
      </w:pPr>
    </w:p>
    <w:p w14:paraId="4110CA71" w14:textId="0350258A" w:rsidR="00020937" w:rsidRDefault="00F025D2" w:rsidP="00020937">
      <w:pPr>
        <w:pStyle w:val="a3"/>
      </w:pPr>
      <w:r w:rsidRPr="00F8276F">
        <w:t>We further discuss the implications of our observations. We find potential cache-ability of online video service in mobile network, and novel schemes (such as recommenda- tion) can also be designed according to our analysis results.</w:t>
      </w:r>
    </w:p>
    <w:p w14:paraId="4B22C43D" w14:textId="77777777" w:rsidR="000E674C" w:rsidRDefault="000E674C" w:rsidP="000E674C">
      <w:pPr>
        <w:pStyle w:val="a3"/>
      </w:pPr>
      <w:r>
        <w:lastRenderedPageBreak/>
        <w:t>(iv)  We point out high potential cache-ability of comprehensive online video service in mobile network and novel schemes (such as recommendation) can also be designed according to our analysis results.</w:t>
      </w:r>
    </w:p>
    <w:p w14:paraId="0FCF37D9" w14:textId="77777777" w:rsidR="000E674C" w:rsidRDefault="000E674C" w:rsidP="000E674C">
      <w:pPr>
        <w:pStyle w:val="a3"/>
      </w:pPr>
      <w:r>
        <w:t>%Finally, together with the analysis we discuss the practical applications of our measurement results.</w:t>
      </w:r>
    </w:p>
    <w:p w14:paraId="1B9E3196" w14:textId="77777777" w:rsidR="000E674C" w:rsidRDefault="000E674C" w:rsidP="000E674C">
      <w:pPr>
        <w:pStyle w:val="a3"/>
      </w:pPr>
      <w:r>
        <w:t>%We find the comprehensive online video service has a high potential cache-ability in mobile network, and novel schemes (such as recommendation) can be designed according to our findings.</w:t>
      </w:r>
    </w:p>
    <w:p w14:paraId="34BCCBF1" w14:textId="77777777" w:rsidR="00F025D2" w:rsidRDefault="00F025D2" w:rsidP="00020937">
      <w:pPr>
        <w:pStyle w:val="a3"/>
      </w:pPr>
    </w:p>
    <w:p w14:paraId="49E8A7DB" w14:textId="77777777" w:rsidR="00F025D2" w:rsidRDefault="00F025D2" w:rsidP="00020937">
      <w:pPr>
        <w:pStyle w:val="a3"/>
      </w:pPr>
    </w:p>
    <w:p w14:paraId="5A002C87" w14:textId="5C3D2DCD" w:rsidR="00DD7324" w:rsidRDefault="00DD7324" w:rsidP="00020937">
      <w:pPr>
        <w:pStyle w:val="a3"/>
      </w:pPr>
      <w:r w:rsidRPr="00DD7324">
        <w:t>Online video service has become prevalent in recent years. A better understanding of the user behavior of such service is crucial for allocating the network resources and adjusting the service design. While there are some measurement studies on the non-mobile video services in fixed network, the usage of video service in mobile network is yet to be explored. In this paper, we present a detailed analysis of the user behavior characteristics of a leading comprehensive online video service, namely Youku, in cellular network. This paper is based on a large-scale data set containing over 17 billion traffic traces, collected from a major cellular network in Northeastern China. We analyze the user behavior from three key aspects: data consumption, service usage, and mobility. We provide an insight into how the mobile video service is utilized by users (especially the heavy users), by measuring the user intensities and various representative behavior features in each analysis aspect, such as active time, replay rate, video category, access location, and residence time. We reveal the patterns of different user behaviors, and discuss the implications for practical application. The findings of this paper can provide direct help for network operators and service providers to improve the network performance and user experience.</w:t>
      </w:r>
    </w:p>
    <w:p w14:paraId="53B920C4" w14:textId="77777777" w:rsidR="00DD7324" w:rsidRDefault="00DD7324" w:rsidP="00020937">
      <w:pPr>
        <w:pStyle w:val="a3"/>
      </w:pPr>
    </w:p>
    <w:p w14:paraId="002AE45C" w14:textId="77777777" w:rsidR="00DD7324" w:rsidRDefault="00DD7324" w:rsidP="00020937">
      <w:pPr>
        <w:pStyle w:val="a3"/>
      </w:pPr>
    </w:p>
    <w:p w14:paraId="524927E9" w14:textId="77777777" w:rsidR="00020937" w:rsidRDefault="00020937" w:rsidP="00020937">
      <w:pPr>
        <w:pStyle w:val="a3"/>
      </w:pPr>
      <w:r>
        <w:t>This paper has presented the first detailed characterization study of the comprehensive online video service of Youku, a leading comprehensive online video service in China, in mobile network.</w:t>
      </w:r>
    </w:p>
    <w:p w14:paraId="5B8D067C" w14:textId="77777777" w:rsidR="00020937" w:rsidRDefault="00020937" w:rsidP="00020937">
      <w:pPr>
        <w:pStyle w:val="a3"/>
      </w:pPr>
      <w:r>
        <w:t xml:space="preserve">Based on large-scale datasets containing about 14 billion traffic traces and over 30 days long-term crawling data, four key aspects have been analyzed: user activity, small-world phenomenon of user network, static video properties and view count of </w:t>
      </w:r>
      <w:r>
        <w:lastRenderedPageBreak/>
        <w:t>videos.</w:t>
      </w:r>
    </w:p>
    <w:p w14:paraId="4C3EB204" w14:textId="77777777" w:rsidR="00020937" w:rsidRDefault="00020937" w:rsidP="00020937">
      <w:pPr>
        <w:pStyle w:val="a3"/>
      </w:pPr>
      <w:r>
        <w:t>Our measurements shed light on the characteristics of Youku service usage in mobile network.</w:t>
      </w:r>
    </w:p>
    <w:p w14:paraId="1C401DAB" w14:textId="77777777" w:rsidR="00020937" w:rsidRDefault="00020937" w:rsidP="00020937">
      <w:pPr>
        <w:pStyle w:val="a3"/>
      </w:pPr>
      <w:r>
        <w:t>We found the promising scalability and cache-ability of the service.</w:t>
      </w:r>
    </w:p>
    <w:p w14:paraId="62BEF745" w14:textId="77777777" w:rsidR="00020937" w:rsidRDefault="00020937" w:rsidP="00020937">
      <w:pPr>
        <w:pStyle w:val="a3"/>
      </w:pPr>
      <w:r>
        <w:t>The results presented in this paper are crucial and reliable for both network operators and service providers, to improve the network performance and user experience.</w:t>
      </w:r>
    </w:p>
    <w:p w14:paraId="3C3325A5" w14:textId="77777777" w:rsidR="00020937" w:rsidRDefault="00020937" w:rsidP="00020937">
      <w:pPr>
        <w:pStyle w:val="a3"/>
      </w:pPr>
    </w:p>
    <w:p w14:paraId="5320FD37" w14:textId="77777777" w:rsidR="00020937" w:rsidRPr="00020937" w:rsidRDefault="00020937" w:rsidP="00020937">
      <w:pPr>
        <w:pStyle w:val="a3"/>
      </w:pPr>
    </w:p>
    <w:p w14:paraId="4E0B05B3" w14:textId="77777777" w:rsidR="009E7382" w:rsidRDefault="009E7382" w:rsidP="009E7382">
      <w:pPr>
        <w:pStyle w:val="a3"/>
      </w:pPr>
      <w:r>
        <w:t>Understanding the traffic characteristics of mobile video service is crucial for both network operators and service providers to allocate the resources and adjust the service.</w:t>
      </w:r>
    </w:p>
    <w:p w14:paraId="17E68729" w14:textId="77777777" w:rsidR="009E7382" w:rsidRDefault="009E7382" w:rsidP="009E7382">
      <w:pPr>
        <w:pStyle w:val="a3"/>
      </w:pPr>
      <w:r>
        <w:t>%Mobile video services in China have some specific features, due to the service type and billing plan.</w:t>
      </w:r>
    </w:p>
    <w:p w14:paraId="01DBEF4A" w14:textId="77777777" w:rsidR="009E7382" w:rsidRDefault="009E7382" w:rsidP="009E7382">
      <w:pPr>
        <w:pStyle w:val="a3"/>
      </w:pPr>
      <w:r>
        <w:t xml:space="preserve">In this </w:t>
      </w:r>
      <w:proofErr w:type="gramStart"/>
      <w:r>
        <w:t>paper</w:t>
      </w:r>
      <w:proofErr w:type="gramEnd"/>
      <w:r>
        <w:t xml:space="preserve"> we present an in-depth characterisation of the mobile video traffic of a leading service provider in China, namely Youku.</w:t>
      </w:r>
    </w:p>
    <w:p w14:paraId="6D77909E" w14:textId="77777777" w:rsidR="009E7382" w:rsidRDefault="009E7382" w:rsidP="009E7382">
      <w:pPr>
        <w:pStyle w:val="a3"/>
      </w:pPr>
      <w:r>
        <w:t xml:space="preserve">%which is filtered from 64 million traffic traces collected from a cellular network in southeast China.} </w:t>
      </w:r>
    </w:p>
    <w:p w14:paraId="1EF3FA15" w14:textId="77777777" w:rsidR="009E7382" w:rsidRDefault="009E7382" w:rsidP="009E7382">
      <w:pPr>
        <w:pStyle w:val="a3"/>
      </w:pPr>
      <w:r>
        <w:t>Our study is based on over 64 million traffic traces collected from a cellular network in southeast China.</w:t>
      </w:r>
    </w:p>
    <w:p w14:paraId="10CDCBC7" w14:textId="77777777" w:rsidR="009E7382" w:rsidRDefault="009E7382" w:rsidP="009E7382">
      <w:pPr>
        <w:pStyle w:val="a3"/>
      </w:pPr>
      <w:r>
        <w:t>%For both network level and service level characteristics, we analyse three key aspects of the video traffic: protocol fields, user activity and video properties.</w:t>
      </w:r>
    </w:p>
    <w:p w14:paraId="420F4418" w14:textId="77777777" w:rsidR="009E7382" w:rsidRDefault="009E7382" w:rsidP="009E7382">
      <w:pPr>
        <w:pStyle w:val="a3"/>
      </w:pPr>
      <w:r>
        <w:t>We analyse three key aspects of the mobile video traffic: protocol fields, user activity and video properties, in both network level and service level.</w:t>
      </w:r>
    </w:p>
    <w:p w14:paraId="5EB42C67" w14:textId="77777777" w:rsidR="009E7382" w:rsidRDefault="009E7382" w:rsidP="009E7382">
      <w:pPr>
        <w:pStyle w:val="a3"/>
      </w:pPr>
      <w:r>
        <w:t xml:space="preserve">We find that many specific features of the mobile video traffic in </w:t>
      </w:r>
      <w:proofErr w:type="gramStart"/>
      <w:r>
        <w:t>China  are</w:t>
      </w:r>
      <w:proofErr w:type="gramEnd"/>
      <w:r>
        <w:t xml:space="preserve"> caused by the service type and billing plan.</w:t>
      </w:r>
    </w:p>
    <w:p w14:paraId="41184389" w14:textId="77777777" w:rsidR="009E7382" w:rsidRDefault="009E7382" w:rsidP="009E7382">
      <w:pPr>
        <w:pStyle w:val="a3"/>
      </w:pPr>
      <w:r>
        <w:t>%We look through the compositions of mobile video traffic through the protocol statistics and explore the causes of the distributions.</w:t>
      </w:r>
    </w:p>
    <w:p w14:paraId="5AE3A99F" w14:textId="77777777" w:rsidR="009E7382" w:rsidRDefault="009E7382" w:rsidP="009E7382">
      <w:pPr>
        <w:pStyle w:val="a3"/>
      </w:pPr>
      <w:r>
        <w:t>We reveal the relatively stable patterns of workload protocol fields and user activities.</w:t>
      </w:r>
    </w:p>
    <w:p w14:paraId="6AEF2435" w14:textId="77777777" w:rsidR="009E7382" w:rsidRDefault="009E7382" w:rsidP="009E7382">
      <w:pPr>
        <w:pStyle w:val="a3"/>
      </w:pPr>
      <w:r>
        <w:t>%, and investigate the diversity of the requested videos.</w:t>
      </w:r>
    </w:p>
    <w:p w14:paraId="734CF139" w14:textId="77777777" w:rsidR="009E7382" w:rsidRDefault="009E7382" w:rsidP="009E7382">
      <w:pPr>
        <w:pStyle w:val="a3"/>
      </w:pPr>
      <w:r>
        <w:t>%user activities over time, videos, requests and traffic volume in the Youku workload.</w:t>
      </w:r>
    </w:p>
    <w:p w14:paraId="69CF0E2B" w14:textId="77777777" w:rsidR="009E7382" w:rsidRDefault="009E7382" w:rsidP="009E7382">
      <w:pPr>
        <w:pStyle w:val="a3"/>
      </w:pPr>
      <w:r>
        <w:t>We also investigate the diversity of the requested videos according to video category, duration and age.</w:t>
      </w:r>
    </w:p>
    <w:p w14:paraId="13E638CD" w14:textId="475F6834" w:rsidR="00F96B4B" w:rsidRDefault="009E7382" w:rsidP="009E7382">
      <w:pPr>
        <w:pStyle w:val="a3"/>
      </w:pPr>
      <w:r>
        <w:t xml:space="preserve">Our analysis result provides </w:t>
      </w:r>
      <w:proofErr w:type="gramStart"/>
      <w:r>
        <w:t>a</w:t>
      </w:r>
      <w:proofErr w:type="gramEnd"/>
      <w:r>
        <w:t xml:space="preserve"> insight into the usage of Youku mobile video traffic, and also has promising practical applications in network engineering and service </w:t>
      </w:r>
      <w:r>
        <w:lastRenderedPageBreak/>
        <w:t>design.</w:t>
      </w:r>
    </w:p>
    <w:p w14:paraId="7AE7C39F" w14:textId="77777777" w:rsidR="008D7947" w:rsidRDefault="008D7947" w:rsidP="00E50DF7">
      <w:pPr>
        <w:pStyle w:val="a3"/>
        <w:ind w:firstLine="420"/>
      </w:pPr>
    </w:p>
    <w:p w14:paraId="6DAF19F3" w14:textId="77777777" w:rsidR="008D7947" w:rsidRDefault="008D7947" w:rsidP="008D7947">
      <w:pPr>
        <w:pStyle w:val="a3"/>
      </w:pPr>
      <w:r>
        <w:t xml:space="preserve">In this paper, we have presented a detailed characterization study of Youku workload. </w:t>
      </w:r>
    </w:p>
    <w:p w14:paraId="718360C2" w14:textId="77777777" w:rsidR="008D7947" w:rsidRDefault="008D7947" w:rsidP="008D7947">
      <w:pPr>
        <w:pStyle w:val="a3"/>
      </w:pPr>
      <w:r>
        <w:t xml:space="preserve">Three key aspects have been analyzed including the protocol fields, the users and the videos. </w:t>
      </w:r>
    </w:p>
    <w:p w14:paraId="5823D874" w14:textId="77777777" w:rsidR="008D7947" w:rsidRDefault="008D7947" w:rsidP="008D7947">
      <w:pPr>
        <w:pStyle w:val="a3"/>
      </w:pPr>
      <w:r>
        <w:t>We first examined the protocol statistics and explore the causes of the distributions.</w:t>
      </w:r>
    </w:p>
    <w:p w14:paraId="7233BC38" w14:textId="77777777" w:rsidR="008D7947" w:rsidRDefault="008D7947" w:rsidP="008D7947">
      <w:pPr>
        <w:pStyle w:val="a3"/>
      </w:pPr>
      <w:r>
        <w:t>Then we provided insights into the user activity over time, videos, requests and traffic.</w:t>
      </w:r>
    </w:p>
    <w:p w14:paraId="45C8A7A1" w14:textId="77777777" w:rsidR="008D7947" w:rsidRDefault="008D7947" w:rsidP="008D7947">
      <w:pPr>
        <w:pStyle w:val="a3"/>
      </w:pPr>
      <w:r>
        <w:t xml:space="preserve">At last, we investigated the diversity of requested videos in category, duration and age. </w:t>
      </w:r>
    </w:p>
    <w:p w14:paraId="3DD3ABEC" w14:textId="77777777" w:rsidR="008D7947" w:rsidRDefault="008D7947" w:rsidP="008D7947">
      <w:pPr>
        <w:pStyle w:val="a3"/>
      </w:pPr>
      <w:r>
        <w:t>We reveal the characteristics of video traffic in mobile network in China, and explain the reasons for these characteristics.</w:t>
      </w:r>
    </w:p>
    <w:p w14:paraId="28489696" w14:textId="7C774DCE" w:rsidR="008D7947" w:rsidRDefault="008D7947" w:rsidP="008D7947">
      <w:pPr>
        <w:pStyle w:val="a3"/>
      </w:pPr>
      <w:r>
        <w:t>The results presented in this paper are important for both network operators and service providers, and we believe that the provided insights can help them improve the network performance and user experience.</w:t>
      </w:r>
    </w:p>
    <w:p w14:paraId="03C5BAA8" w14:textId="77777777" w:rsidR="008D7947" w:rsidRDefault="008D7947" w:rsidP="00E50DF7">
      <w:pPr>
        <w:pStyle w:val="a3"/>
        <w:ind w:firstLine="420"/>
      </w:pPr>
    </w:p>
    <w:p w14:paraId="7A1858B7" w14:textId="77777777" w:rsidR="009E7382" w:rsidRDefault="009E7382" w:rsidP="00E50DF7">
      <w:pPr>
        <w:pStyle w:val="a3"/>
        <w:ind w:firstLine="420"/>
      </w:pPr>
    </w:p>
    <w:p w14:paraId="7E707415" w14:textId="77777777" w:rsidR="00E83A07" w:rsidRDefault="00E83A07" w:rsidP="00E83A07">
      <w:pPr>
        <w:pStyle w:val="a3"/>
      </w:pPr>
      <w:r>
        <w:t xml:space="preserve">Our analysis result provides an insight into how Youku is utilized by mobile users and demonstrates promising practical applications for both network operators and service </w:t>
      </w:r>
      <w:proofErr w:type="gramStart"/>
      <w:r>
        <w:t>providers.%</w:t>
      </w:r>
      <w:proofErr w:type="gramEnd"/>
      <w:r>
        <w:t xml:space="preserve"> how</w:t>
      </w:r>
    </w:p>
    <w:p w14:paraId="3B225179" w14:textId="77777777" w:rsidR="00E83A07" w:rsidRDefault="00E83A07" w:rsidP="00E83A07">
      <w:pPr>
        <w:pStyle w:val="a3"/>
      </w:pPr>
      <w:r>
        <w:t xml:space="preserve">%With </w:t>
      </w:r>
      <w:proofErr w:type="gramStart"/>
      <w:r>
        <w:t>results</w:t>
      </w:r>
      <w:proofErr w:type="gramEnd"/>
      <w:r>
        <w:t xml:space="preserve"> we imp and try to answer the questions such as:</w:t>
      </w:r>
    </w:p>
    <w:p w14:paraId="2E9C74F0" w14:textId="77777777" w:rsidR="00E83A07" w:rsidRDefault="00E83A07" w:rsidP="00E83A07">
      <w:pPr>
        <w:pStyle w:val="a3"/>
      </w:pPr>
      <w:r>
        <w:t>%When and where should proxy servers be utilized to cache videos?</w:t>
      </w:r>
    </w:p>
    <w:p w14:paraId="433ED6D5" w14:textId="77777777" w:rsidR="00E83A07" w:rsidRDefault="00E83A07" w:rsidP="00E83A07">
      <w:pPr>
        <w:pStyle w:val="a3"/>
      </w:pPr>
      <w:r>
        <w:t>%Which videos are more valuable to cache?</w:t>
      </w:r>
    </w:p>
    <w:p w14:paraId="5CC47355" w14:textId="77777777" w:rsidR="00E83A07" w:rsidRDefault="00E83A07" w:rsidP="00E83A07">
      <w:pPr>
        <w:pStyle w:val="a3"/>
      </w:pPr>
      <w:r>
        <w:t>%And how long should the videos be cached?</w:t>
      </w:r>
    </w:p>
    <w:p w14:paraId="7789686E" w14:textId="77777777" w:rsidR="00E83A07" w:rsidRDefault="00E83A07" w:rsidP="00E83A07">
      <w:pPr>
        <w:pStyle w:val="a3"/>
      </w:pPr>
      <w:r>
        <w:t>%Our results provide a comprehensive insight into the way people use YouTube on mobile devices, and show a very high potential for video cacheability on the cellular network.</w:t>
      </w:r>
    </w:p>
    <w:p w14:paraId="131066B5" w14:textId="77777777" w:rsidR="009E7382" w:rsidRPr="005F714F" w:rsidRDefault="009E7382" w:rsidP="00E83A07">
      <w:pPr>
        <w:pStyle w:val="a3"/>
      </w:pPr>
    </w:p>
    <w:p w14:paraId="5C431438" w14:textId="77777777" w:rsidR="00E83A07" w:rsidRDefault="00E83A07" w:rsidP="00E83A07">
      <w:pPr>
        <w:pStyle w:val="a3"/>
      </w:pPr>
    </w:p>
    <w:p w14:paraId="146B9644" w14:textId="77777777" w:rsidR="00E83A07" w:rsidRPr="00DC5F28" w:rsidRDefault="00E83A07" w:rsidP="00E83A07">
      <w:pPr>
        <w:pStyle w:val="a3"/>
      </w:pPr>
    </w:p>
    <w:p w14:paraId="0DCE05C3" w14:textId="2D069B28"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33BFC722" w14:textId="77777777" w:rsidR="002C4EA4" w:rsidRDefault="002C4EA4" w:rsidP="002C4EA4">
      <w:pPr>
        <w:pStyle w:val="-0"/>
        <w:spacing w:before="312" w:after="312"/>
      </w:pPr>
      <w:r>
        <w:rPr>
          <w:rFonts w:hint="eastAsia"/>
        </w:rPr>
        <w:t>概述</w:t>
      </w:r>
    </w:p>
    <w:p w14:paraId="186622EA" w14:textId="77777777" w:rsidR="006C14D2" w:rsidRDefault="006C14D2" w:rsidP="006C14D2">
      <w:pPr>
        <w:pStyle w:val="a3"/>
      </w:pPr>
      <w:r>
        <w:rPr>
          <w:rFonts w:hint="eastAsia"/>
        </w:rPr>
        <w:t>绪论及每一章开头，一定要说清楚跟已有研究不一样的地方。</w:t>
      </w:r>
    </w:p>
    <w:p w14:paraId="215634AA" w14:textId="77777777" w:rsidR="006C14D2" w:rsidRDefault="006C14D2" w:rsidP="006C14D2">
      <w:pPr>
        <w:pStyle w:val="a3"/>
      </w:pPr>
      <w:r>
        <w:rPr>
          <w:rFonts w:hint="eastAsia"/>
        </w:rPr>
        <w:t>意义、创新点</w:t>
      </w:r>
    </w:p>
    <w:p w14:paraId="7FB0F087" w14:textId="77777777" w:rsidR="00537DCA" w:rsidRDefault="00537DCA" w:rsidP="006C14D2">
      <w:pPr>
        <w:pStyle w:val="a3"/>
      </w:pPr>
    </w:p>
    <w:p w14:paraId="50DD8367" w14:textId="77777777" w:rsidR="001A61AF" w:rsidRDefault="001A61AF" w:rsidP="006C14D2">
      <w:pPr>
        <w:pStyle w:val="a3"/>
      </w:pPr>
    </w:p>
    <w:p w14:paraId="06C3177F" w14:textId="53EC1AAE" w:rsidR="00A56FBF" w:rsidRDefault="00A56FBF" w:rsidP="006C14D2">
      <w:pPr>
        <w:pStyle w:val="a3"/>
      </w:pPr>
      <w:r>
        <w:t>用户喜好分析重要性：</w:t>
      </w:r>
      <w:r>
        <w:rPr>
          <w:rFonts w:hint="eastAsia"/>
        </w:rPr>
        <w:t>业务</w:t>
      </w:r>
      <w:r>
        <w:t>、推荐、</w:t>
      </w:r>
      <w:r>
        <w:rPr>
          <w:rFonts w:hint="eastAsia"/>
        </w:rPr>
        <w:t>广告</w:t>
      </w:r>
      <w:r>
        <w:t>盈利</w:t>
      </w:r>
    </w:p>
    <w:p w14:paraId="23C876A8" w14:textId="77777777" w:rsidR="00A56FBF" w:rsidRDefault="00A56FBF" w:rsidP="006C14D2">
      <w:pPr>
        <w:pStyle w:val="a3"/>
      </w:pPr>
    </w:p>
    <w:p w14:paraId="5C7CBEA8" w14:textId="3D31248C" w:rsidR="00A56FBF" w:rsidRDefault="00A56FBF" w:rsidP="006C14D2">
      <w:pPr>
        <w:pStyle w:val="a3"/>
      </w:pPr>
      <w:r>
        <w:rPr>
          <w:rFonts w:hint="eastAsia"/>
        </w:rPr>
        <w:t>综合性</w:t>
      </w:r>
      <w:r>
        <w:t>视频业务</w:t>
      </w:r>
    </w:p>
    <w:p w14:paraId="3186B355" w14:textId="77777777" w:rsidR="00A56FBF" w:rsidRDefault="00A56FBF" w:rsidP="006C14D2">
      <w:pPr>
        <w:pStyle w:val="a3"/>
      </w:pPr>
    </w:p>
    <w:p w14:paraId="056908C1" w14:textId="77777777" w:rsidR="00A56FBF" w:rsidRDefault="00A56FBF" w:rsidP="006C14D2">
      <w:pPr>
        <w:pStyle w:val="a3"/>
      </w:pPr>
    </w:p>
    <w:p w14:paraId="29818EA2" w14:textId="77777777" w:rsidR="00A56FBF" w:rsidRDefault="00A56FBF" w:rsidP="006C14D2">
      <w:pPr>
        <w:pStyle w:val="a3"/>
      </w:pPr>
    </w:p>
    <w:p w14:paraId="5D06D6BD" w14:textId="565BA3DB" w:rsidR="001A61AF" w:rsidRDefault="001A61AF" w:rsidP="006C14D2">
      <w:pPr>
        <w:pStyle w:val="a3"/>
      </w:pPr>
      <w:r>
        <w:t>网络视频业务</w:t>
      </w:r>
      <w:r>
        <w:rPr>
          <w:rFonts w:hint="eastAsia"/>
        </w:rPr>
        <w:t>往往</w:t>
      </w:r>
      <w:r>
        <w:t>产生大量的网络流量并占据大量的网络带宽</w:t>
      </w:r>
    </w:p>
    <w:p w14:paraId="6A690612" w14:textId="77777777" w:rsidR="001A61AF" w:rsidRDefault="001A61AF" w:rsidP="006C14D2">
      <w:pPr>
        <w:pStyle w:val="a3"/>
      </w:pPr>
    </w:p>
    <w:p w14:paraId="67BCCD58" w14:textId="511E970A" w:rsidR="00046DA7" w:rsidRDefault="00046DA7" w:rsidP="00046DA7">
      <w:pPr>
        <w:pStyle w:val="a3"/>
      </w:pPr>
      <w:r>
        <w:t xml:space="preserve">Youku (www.youku.com) is a lead- ing online video service in China, with around 500 million monthly active users and around 800 million daily video views [1508-4]. </w:t>
      </w:r>
    </w:p>
    <w:p w14:paraId="6E9EEA74" w14:textId="77777777" w:rsidR="00137580" w:rsidRDefault="00137580" w:rsidP="006C14D2">
      <w:pPr>
        <w:pStyle w:val="a3"/>
      </w:pPr>
    </w:p>
    <w:p w14:paraId="61956132" w14:textId="3ABE9B26" w:rsidR="00137580" w:rsidRDefault="00137580" w:rsidP="006C14D2">
      <w:pPr>
        <w:pStyle w:val="a3"/>
      </w:pPr>
      <w:r>
        <w:t>Unlike the traditional single-type video services (e.g. YouTube and Netflix), Youku offers a comprehensive type of service, providing both UGC (User Generated Content) and copyrighted VoD (Video on Demand) videos at the same time, to give the users more choices in video categories.</w:t>
      </w:r>
    </w:p>
    <w:p w14:paraId="3D52CE6E" w14:textId="77777777" w:rsidR="00137580" w:rsidRDefault="00137580" w:rsidP="006C14D2">
      <w:pPr>
        <w:pStyle w:val="a3"/>
      </w:pPr>
    </w:p>
    <w:p w14:paraId="2A9BBF7B" w14:textId="77777777" w:rsidR="000E674C" w:rsidRDefault="000E674C" w:rsidP="000E674C">
      <w:pPr>
        <w:pStyle w:val="a3"/>
      </w:pPr>
      <w:r>
        <w:t>Nowadays, more and more video portals have upgraded their service to a comprehensive one-stop solution, providing UGC, VoD and Live streaming at the same time.</w:t>
      </w:r>
    </w:p>
    <w:p w14:paraId="0E39862D" w14:textId="77777777" w:rsidR="007E1815" w:rsidRDefault="007E1815" w:rsidP="000E674C">
      <w:pPr>
        <w:pStyle w:val="a3"/>
      </w:pPr>
    </w:p>
    <w:p w14:paraId="32F2231B" w14:textId="77777777" w:rsidR="007E1815" w:rsidRDefault="007E1815" w:rsidP="007E1815">
      <w:pPr>
        <w:pStyle w:val="a3"/>
      </w:pPr>
      <w:r>
        <w:t>This one-stop solution offers much more video categories to users and attracts users with various of interests, thus effects the usage of the service.</w:t>
      </w:r>
    </w:p>
    <w:p w14:paraId="3B89A56B" w14:textId="77777777" w:rsidR="000E674C" w:rsidRDefault="000E674C" w:rsidP="006C14D2">
      <w:pPr>
        <w:pStyle w:val="a3"/>
      </w:pPr>
    </w:p>
    <w:p w14:paraId="340DA1B5" w14:textId="77777777" w:rsidR="000E674C" w:rsidRDefault="000E674C" w:rsidP="006C14D2">
      <w:pPr>
        <w:pStyle w:val="a3"/>
      </w:pPr>
    </w:p>
    <w:p w14:paraId="57CAC46C" w14:textId="77777777" w:rsidR="00537DCA" w:rsidRDefault="00537DCA" w:rsidP="00537DCA">
      <w:pPr>
        <w:pStyle w:val="a3"/>
      </w:pPr>
      <w:r>
        <w:t xml:space="preserve">In the past, most of the online video portals provide only one type of service: either </w:t>
      </w:r>
      <w:r>
        <w:lastRenderedPageBreak/>
        <w:t>UGC (User Generated Content) such as YouTube, or VoD (Video on Demand) such as Netflix.</w:t>
      </w:r>
    </w:p>
    <w:p w14:paraId="18DE5461" w14:textId="77777777" w:rsidR="00537DCA" w:rsidRDefault="00537DCA" w:rsidP="00537DCA">
      <w:pPr>
        <w:pStyle w:val="a3"/>
      </w:pPr>
      <w:r>
        <w:t>With the rapid growth of online video service, comprehensive online video service emerges and becomes more and more popular, to meet the various interests of users.</w:t>
      </w:r>
    </w:p>
    <w:p w14:paraId="2457CB5B" w14:textId="77777777" w:rsidR="00537DCA" w:rsidRDefault="00537DCA" w:rsidP="00537DCA">
      <w:pPr>
        <w:pStyle w:val="a3"/>
      </w:pPr>
      <w:r>
        <w:t>This kind of video service uses the similar HTTP video delivery technology as YouTube or Netflix, but provides multiple types of video services including UGC, VoD, Live streaming and etc.</w:t>
      </w:r>
    </w:p>
    <w:p w14:paraId="57212BC9" w14:textId="77777777" w:rsidR="00537DCA" w:rsidRDefault="00537DCA" w:rsidP="00537DCA">
      <w:pPr>
        <w:pStyle w:val="a3"/>
      </w:pPr>
      <w:r>
        <w:t>Users can upload and share videos, follow the latest TV episodes, or watch live news broadcast using just one comprehensive online video service.</w:t>
      </w:r>
    </w:p>
    <w:p w14:paraId="2E99B408" w14:textId="77777777" w:rsidR="00537DCA" w:rsidRDefault="00537DCA" w:rsidP="00537DCA">
      <w:pPr>
        <w:pStyle w:val="a3"/>
      </w:pPr>
      <w:r>
        <w:t>%Now more and more video service providers have switched their service from a single type to a comprehensive type.</w:t>
      </w:r>
    </w:p>
    <w:p w14:paraId="599C73F7" w14:textId="77777777" w:rsidR="00537DCA" w:rsidRDefault="00537DCA" w:rsidP="00537DCA">
      <w:pPr>
        <w:pStyle w:val="a3"/>
      </w:pPr>
    </w:p>
    <w:p w14:paraId="5F85A68D" w14:textId="77777777" w:rsidR="008D4DA7" w:rsidRDefault="008D4DA7" w:rsidP="00537DCA">
      <w:pPr>
        <w:pStyle w:val="a3"/>
      </w:pPr>
    </w:p>
    <w:p w14:paraId="06ED3F13" w14:textId="77777777" w:rsidR="008D4DA7" w:rsidRDefault="008D4DA7" w:rsidP="008D4DA7">
      <w:pPr>
        <w:pStyle w:val="a3"/>
      </w:pPr>
    </w:p>
    <w:p w14:paraId="5699749F" w14:textId="77777777" w:rsidR="008D4DA7" w:rsidRDefault="008D4DA7" w:rsidP="008D4DA7">
      <w:pPr>
        <w:pStyle w:val="a3"/>
      </w:pPr>
      <w:r>
        <w:t>Our study is based on large-scale datasets containing 16 billion network traffic traces and long-term crawling data (over 1 month).</w:t>
      </w:r>
    </w:p>
    <w:p w14:paraId="25534791" w14:textId="77777777" w:rsidR="008D4DA7" w:rsidRDefault="008D4DA7" w:rsidP="00537DCA">
      <w:pPr>
        <w:pStyle w:val="a3"/>
      </w:pPr>
    </w:p>
    <w:p w14:paraId="209C9623" w14:textId="77777777" w:rsidR="005A2A9C" w:rsidRDefault="005A2A9C" w:rsidP="005A2A9C">
      <w:pPr>
        <w:pStyle w:val="a3"/>
      </w:pPr>
      <w:r>
        <w:t>In this paper, we characterize the usage of a leading comprehensive online video service in mobile network in China, Youku.</w:t>
      </w:r>
    </w:p>
    <w:p w14:paraId="323877FC" w14:textId="77777777" w:rsidR="005A2A9C" w:rsidRDefault="005A2A9C" w:rsidP="005A2A9C">
      <w:pPr>
        <w:pStyle w:val="a3"/>
      </w:pPr>
      <w:r>
        <w:t>Our study is based on around 16 billion traffic traces and over 1 month long crawled video meta-data.</w:t>
      </w:r>
    </w:p>
    <w:p w14:paraId="3B5FCC06" w14:textId="77777777" w:rsidR="005A2A9C" w:rsidRDefault="005A2A9C" w:rsidP="005A2A9C">
      <w:pPr>
        <w:pStyle w:val="a3"/>
      </w:pPr>
      <w:r>
        <w:t>The traffic traces are collected by a major mobile network operator in a northeast province in China.</w:t>
      </w:r>
    </w:p>
    <w:p w14:paraId="6522D4F9" w14:textId="77777777" w:rsidR="005A2A9C" w:rsidRDefault="005A2A9C" w:rsidP="005A2A9C">
      <w:pPr>
        <w:pStyle w:val="a3"/>
      </w:pPr>
      <w:r>
        <w:t>The video meta-data are retrieved by our web crawler from the website of Youku.</w:t>
      </w:r>
    </w:p>
    <w:p w14:paraId="045149A6" w14:textId="77777777" w:rsidR="005A2A9C" w:rsidRDefault="005A2A9C" w:rsidP="005A2A9C">
      <w:pPr>
        <w:pStyle w:val="a3"/>
      </w:pPr>
      <w:r>
        <w:t xml:space="preserve">With these </w:t>
      </w:r>
      <w:proofErr w:type="gramStart"/>
      <w:r>
        <w:t>data</w:t>
      </w:r>
      <w:proofErr w:type="gramEnd"/>
      <w:r>
        <w:t xml:space="preserve"> we provide a detailed and in-depth analysis work on how Youku service is utilized by the mobile users.</w:t>
      </w:r>
    </w:p>
    <w:p w14:paraId="3D831C14" w14:textId="77777777" w:rsidR="005A2A9C" w:rsidRDefault="005A2A9C" w:rsidP="005A2A9C">
      <w:pPr>
        <w:pStyle w:val="a3"/>
      </w:pPr>
      <w:r>
        <w:t xml:space="preserve">%analyze Youku video requests in the traffic traces and the long-term crawled data </w:t>
      </w:r>
    </w:p>
    <w:p w14:paraId="69D8FCA3" w14:textId="77777777" w:rsidR="005A2A9C" w:rsidRDefault="005A2A9C" w:rsidP="005A2A9C">
      <w:pPr>
        <w:pStyle w:val="a3"/>
      </w:pPr>
      <w:r>
        <w:t>To the best of our knowledge, this is the first large-scale study of characterizing comprehensive online video service in mobile network.</w:t>
      </w:r>
    </w:p>
    <w:p w14:paraId="420869AC" w14:textId="77777777" w:rsidR="00537DCA" w:rsidRDefault="00537DCA" w:rsidP="006C14D2">
      <w:pPr>
        <w:pStyle w:val="a3"/>
      </w:pPr>
    </w:p>
    <w:p w14:paraId="26711D98" w14:textId="77777777" w:rsidR="006C14D2" w:rsidRDefault="006C14D2" w:rsidP="006C14D2">
      <w:pPr>
        <w:pStyle w:val="a3"/>
      </w:pPr>
    </w:p>
    <w:p w14:paraId="17A413F9" w14:textId="77777777" w:rsidR="00465D0B" w:rsidRDefault="00465D0B" w:rsidP="006C14D2">
      <w:pPr>
        <w:pStyle w:val="a3"/>
      </w:pPr>
    </w:p>
    <w:p w14:paraId="0C9EF354" w14:textId="77777777" w:rsidR="00465D0B" w:rsidRDefault="00465D0B" w:rsidP="006C14D2">
      <w:pPr>
        <w:pStyle w:val="a3"/>
      </w:pPr>
    </w:p>
    <w:p w14:paraId="48E99603" w14:textId="090D0A3D" w:rsidR="00465D0B" w:rsidRDefault="00465D0B" w:rsidP="00465D0B">
      <w:pPr>
        <w:pStyle w:val="a3"/>
        <w:numPr>
          <w:ilvl w:val="0"/>
          <w:numId w:val="2"/>
        </w:numPr>
      </w:pPr>
      <w:r>
        <w:t>新颖的研究对象。我们关注于综合性的网络视频业务中用户的喜好特性。</w:t>
      </w:r>
    </w:p>
    <w:p w14:paraId="0532A0FB" w14:textId="77777777" w:rsidR="00465D0B" w:rsidRDefault="00465D0B" w:rsidP="00465D0B">
      <w:pPr>
        <w:pStyle w:val="a3"/>
      </w:pPr>
    </w:p>
    <w:p w14:paraId="5ECC8323" w14:textId="4CF57990" w:rsidR="00D67EF1" w:rsidRDefault="00D67EF1" w:rsidP="00D67EF1">
      <w:pPr>
        <w:pStyle w:val="a3"/>
      </w:pPr>
      <w:r>
        <w:t>尚属首次</w:t>
      </w:r>
      <w:r>
        <w:t>In this paper we present the first characterization work in mobile network on a leading comprehensive online video service in China, Youku.</w:t>
      </w:r>
    </w:p>
    <w:p w14:paraId="08BE6D4F" w14:textId="77777777" w:rsidR="00D67EF1" w:rsidRDefault="00D67EF1" w:rsidP="00465D0B">
      <w:pPr>
        <w:pStyle w:val="a3"/>
      </w:pPr>
    </w:p>
    <w:p w14:paraId="0C74256D" w14:textId="77777777" w:rsidR="00D67EF1" w:rsidRDefault="00D67EF1" w:rsidP="00465D0B">
      <w:pPr>
        <w:pStyle w:val="a3"/>
      </w:pPr>
    </w:p>
    <w:p w14:paraId="612D126F" w14:textId="04469E42" w:rsidR="00465D0B" w:rsidRDefault="008F488E" w:rsidP="00465D0B">
      <w:pPr>
        <w:pStyle w:val="a3"/>
      </w:pPr>
      <w:r w:rsidRPr="00F8276F">
        <w:t>It complements the previous studies on video services with small-scale, wired network access or single-type (UGC or VoD only) datasets.</w:t>
      </w:r>
    </w:p>
    <w:p w14:paraId="70E0A7AD" w14:textId="77777777" w:rsidR="005E2615" w:rsidRDefault="005E2615" w:rsidP="00465D0B">
      <w:pPr>
        <w:pStyle w:val="a3"/>
      </w:pPr>
    </w:p>
    <w:p w14:paraId="664099D1" w14:textId="5759C363" w:rsidR="003E65D9" w:rsidRDefault="003E65D9" w:rsidP="00465D0B">
      <w:pPr>
        <w:pStyle w:val="a3"/>
      </w:pPr>
      <w:r>
        <w:t>It complements previous studies on wired Internet access and single type video service, utilizing small scale datasets.</w:t>
      </w:r>
    </w:p>
    <w:p w14:paraId="29A98C5A" w14:textId="77777777" w:rsidR="003E65D9" w:rsidRDefault="003E65D9" w:rsidP="00465D0B">
      <w:pPr>
        <w:pStyle w:val="a3"/>
      </w:pPr>
    </w:p>
    <w:p w14:paraId="758D89F6" w14:textId="77777777" w:rsidR="005E2615" w:rsidRDefault="005E2615" w:rsidP="00465D0B">
      <w:pPr>
        <w:pStyle w:val="a3"/>
      </w:pPr>
    </w:p>
    <w:p w14:paraId="51F294C8" w14:textId="6242A494" w:rsidR="005E2615" w:rsidRDefault="005E2615" w:rsidP="00465D0B">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p>
    <w:p w14:paraId="31B0BF7F" w14:textId="77777777" w:rsidR="005E2615" w:rsidRDefault="005E2615" w:rsidP="00465D0B">
      <w:pPr>
        <w:pStyle w:val="a3"/>
      </w:pPr>
    </w:p>
    <w:p w14:paraId="4ED29271" w14:textId="77777777" w:rsidR="00A65435" w:rsidRDefault="00A65435" w:rsidP="00465D0B">
      <w:pPr>
        <w:pStyle w:val="a3"/>
      </w:pPr>
    </w:p>
    <w:p w14:paraId="7F48D9C8" w14:textId="77777777" w:rsidR="00A65435" w:rsidRDefault="00A65435" w:rsidP="00465D0B">
      <w:pPr>
        <w:pStyle w:val="a3"/>
      </w:pPr>
    </w:p>
    <w:p w14:paraId="447C70B8" w14:textId="4B052154" w:rsidR="00A65435" w:rsidRDefault="00A65435" w:rsidP="00A65435">
      <w:pPr>
        <w:pStyle w:val="a3"/>
      </w:pPr>
      <w:r>
        <w:t>尤其是，</w:t>
      </w:r>
      <w:r>
        <w:t>(ii) We demonstrate a small-world phenomenon in the user network by studying the relationship between users.</w:t>
      </w:r>
    </w:p>
    <w:p w14:paraId="74FD0D9F" w14:textId="77777777" w:rsidR="00A65435" w:rsidRDefault="00A65435" w:rsidP="00A65435">
      <w:pPr>
        <w:pStyle w:val="a3"/>
      </w:pPr>
      <w:r>
        <w:t>%Second, we study the relationship between users and find a small-world phenomenon in the user network.</w:t>
      </w:r>
    </w:p>
    <w:p w14:paraId="28D7BA9B" w14:textId="77777777" w:rsidR="00A65435" w:rsidRDefault="00A65435" w:rsidP="00465D0B">
      <w:pPr>
        <w:pStyle w:val="a3"/>
      </w:pPr>
    </w:p>
    <w:p w14:paraId="75F11243" w14:textId="77777777" w:rsidR="007400FE" w:rsidRDefault="007400FE" w:rsidP="007400FE">
      <w:pPr>
        <w:pStyle w:val="a3"/>
      </w:pPr>
      <w:r>
        <w:t>We demonstrate the strong correlations between users, which is reflected by the small-world phenomenon.</w:t>
      </w:r>
    </w:p>
    <w:p w14:paraId="3C569657" w14:textId="77777777" w:rsidR="007400FE" w:rsidRDefault="007400FE" w:rsidP="007400FE">
      <w:pPr>
        <w:pStyle w:val="a3"/>
      </w:pPr>
      <w:r>
        <w:t>%so that they form a small-world network.</w:t>
      </w:r>
    </w:p>
    <w:p w14:paraId="771E83FA" w14:textId="77777777" w:rsidR="00A65435" w:rsidRPr="007400FE" w:rsidRDefault="00A65435" w:rsidP="00465D0B">
      <w:pPr>
        <w:pStyle w:val="a3"/>
      </w:pPr>
    </w:p>
    <w:p w14:paraId="68BA0C72" w14:textId="77777777" w:rsidR="00A65435" w:rsidRDefault="00A65435" w:rsidP="00465D0B">
      <w:pPr>
        <w:pStyle w:val="a3"/>
      </w:pPr>
    </w:p>
    <w:p w14:paraId="64AF3D08" w14:textId="77777777" w:rsidR="005E2615" w:rsidRPr="006C14D2" w:rsidRDefault="005E2615" w:rsidP="00465D0B">
      <w:pPr>
        <w:pStyle w:val="a3"/>
      </w:pPr>
    </w:p>
    <w:p w14:paraId="5F472D28" w14:textId="77777777" w:rsidR="002C4EA4" w:rsidRDefault="002C4EA4" w:rsidP="002C4EA4">
      <w:pPr>
        <w:pStyle w:val="-0"/>
        <w:spacing w:before="312" w:after="312"/>
      </w:pPr>
      <w:r>
        <w:rPr>
          <w:rFonts w:hint="eastAsia"/>
        </w:rPr>
        <w:t>研究现状</w:t>
      </w:r>
    </w:p>
    <w:p w14:paraId="489C2E26" w14:textId="77777777" w:rsidR="002C4EA4" w:rsidRDefault="002C4EA4" w:rsidP="002C4EA4">
      <w:pPr>
        <w:pStyle w:val="a3"/>
        <w:ind w:left="420"/>
      </w:pPr>
      <w:r>
        <w:t>R</w:t>
      </w:r>
      <w:r>
        <w:rPr>
          <w:rFonts w:hint="eastAsia"/>
        </w:rPr>
        <w:t>elated work</w:t>
      </w:r>
    </w:p>
    <w:p w14:paraId="2AE9AE16" w14:textId="77777777" w:rsidR="00EE0996" w:rsidRDefault="00EE0996" w:rsidP="002C4EA4">
      <w:pPr>
        <w:pStyle w:val="a3"/>
        <w:ind w:left="420"/>
      </w:pPr>
    </w:p>
    <w:p w14:paraId="5A9B0F8A" w14:textId="77777777" w:rsidR="00EE0996" w:rsidRPr="00651FFC" w:rsidRDefault="00EE0996" w:rsidP="00EE0996">
      <w:pPr>
        <w:pStyle w:val="a3"/>
      </w:pPr>
      <w:r w:rsidRPr="00651FFC">
        <w:t>Abhari et al. [5] investi- gated the data crawled from YouTube website in five months, and analyzed the popularity distribution and access pattern.</w:t>
      </w:r>
    </w:p>
    <w:p w14:paraId="09B01606" w14:textId="77777777" w:rsidR="00EE0996" w:rsidRDefault="00EE0996" w:rsidP="002C4EA4">
      <w:pPr>
        <w:pStyle w:val="a3"/>
        <w:ind w:left="420"/>
      </w:pPr>
    </w:p>
    <w:p w14:paraId="4349A571" w14:textId="780B629E" w:rsidR="00EE0996" w:rsidRDefault="00EE0996" w:rsidP="00EE0996">
      <w:pPr>
        <w:pStyle w:val="a3"/>
      </w:pPr>
      <w:r>
        <w:t>C</w:t>
      </w:r>
      <w:r>
        <w:rPr>
          <w:rFonts w:hint="eastAsia"/>
        </w:rPr>
        <w:t>heng</w:t>
      </w:r>
    </w:p>
    <w:p w14:paraId="6AC11AA8" w14:textId="77777777" w:rsidR="00290551" w:rsidRDefault="00290551" w:rsidP="00EE0996">
      <w:pPr>
        <w:pStyle w:val="a3"/>
      </w:pPr>
    </w:p>
    <w:p w14:paraId="0D2893EC" w14:textId="77777777" w:rsidR="00290551" w:rsidRDefault="00290551" w:rsidP="00EE0996">
      <w:pPr>
        <w:pStyle w:val="a3"/>
      </w:pPr>
    </w:p>
    <w:p w14:paraId="1684697F" w14:textId="77777777" w:rsidR="00290551" w:rsidRDefault="00290551" w:rsidP="00290551">
      <w:pPr>
        <w:pStyle w:val="a3"/>
      </w:pPr>
      <w:r>
        <w:t>In \cite[abhari2010workload} and \cite[cheng2013understanding}, authors performed long-term data crawling from the YouTube website, and analyzed the video properties, popularity distribution and access pattern of the service.</w:t>
      </w:r>
    </w:p>
    <w:p w14:paraId="68BF85FF" w14:textId="77777777" w:rsidR="00290551" w:rsidRDefault="00290551" w:rsidP="00EE0996">
      <w:pPr>
        <w:pStyle w:val="a3"/>
      </w:pPr>
    </w:p>
    <w:p w14:paraId="4356D440" w14:textId="77777777" w:rsidR="004F5380" w:rsidRDefault="004F5380" w:rsidP="00EE0996">
      <w:pPr>
        <w:pStyle w:val="a3"/>
      </w:pPr>
    </w:p>
    <w:p w14:paraId="6D6B7C7D" w14:textId="77777777" w:rsidR="004F5380" w:rsidRDefault="004F5380" w:rsidP="004F5380">
      <w:pPr>
        <w:pStyle w:val="a3"/>
      </w:pPr>
      <w:r>
        <w:t>Abdesslem \textit[et al.} collected YouTube requests from a nationwide cellular network, and analyzed the user activity, video properties and content popularity \cite[ben2014large].</w:t>
      </w:r>
    </w:p>
    <w:p w14:paraId="75197A08" w14:textId="77777777" w:rsidR="004F5380" w:rsidRDefault="004F5380" w:rsidP="00EE0996">
      <w:pPr>
        <w:pStyle w:val="a3"/>
      </w:pPr>
    </w:p>
    <w:p w14:paraId="5EB00310" w14:textId="77777777" w:rsidR="008531B3" w:rsidRDefault="008531B3" w:rsidP="00EE0996">
      <w:pPr>
        <w:pStyle w:val="a3"/>
      </w:pPr>
    </w:p>
    <w:p w14:paraId="3E024D58" w14:textId="77777777" w:rsidR="008531B3" w:rsidRDefault="008531B3" w:rsidP="008531B3">
      <w:pPr>
        <w:pStyle w:val="a3"/>
      </w:pPr>
      <w:r>
        <w:t>Abhari \textit[et al.} \cite[abhari2010workload} investigated the data crawled from YouTube website in five months, and analyzed the popularity distribution and access pattern.</w:t>
      </w:r>
    </w:p>
    <w:p w14:paraId="795E0055" w14:textId="77777777" w:rsidR="008531B3" w:rsidRDefault="008531B3" w:rsidP="008531B3">
      <w:pPr>
        <w:pStyle w:val="a3"/>
      </w:pPr>
      <w:r>
        <w:t xml:space="preserve">Cheng \textit[et al.} \cite[cheng2013understanding} performed a long-term crawling and studied the length, access pattern, active life span, growth trend and social networking of YouTube. </w:t>
      </w:r>
    </w:p>
    <w:p w14:paraId="263FB524" w14:textId="77777777" w:rsidR="008531B3" w:rsidRDefault="008531B3" w:rsidP="008531B3">
      <w:pPr>
        <w:pStyle w:val="a3"/>
      </w:pPr>
      <w:r>
        <w:t>Our study complements these existing works by analyzing the comprehensive type video service, based on a large-scale dataset collected in mobile network.</w:t>
      </w:r>
    </w:p>
    <w:p w14:paraId="21726E68" w14:textId="77777777" w:rsidR="008531B3" w:rsidRDefault="008531B3" w:rsidP="00EE0996">
      <w:pPr>
        <w:pStyle w:val="a3"/>
      </w:pPr>
    </w:p>
    <w:p w14:paraId="7514EE15" w14:textId="77777777" w:rsidR="008531B3" w:rsidRPr="008531B3" w:rsidRDefault="008531B3" w:rsidP="00EE0996">
      <w:pPr>
        <w:pStyle w:val="a3"/>
      </w:pPr>
    </w:p>
    <w:p w14:paraId="623AE6C0" w14:textId="77777777" w:rsidR="00E44745" w:rsidRDefault="00E44745" w:rsidP="00EE0996">
      <w:pPr>
        <w:pStyle w:val="a3"/>
      </w:pPr>
    </w:p>
    <w:p w14:paraId="08B33130" w14:textId="77777777" w:rsidR="00E44745" w:rsidRDefault="00E44745" w:rsidP="00EE0996">
      <w:pPr>
        <w:pStyle w:val="a3"/>
      </w:pPr>
    </w:p>
    <w:p w14:paraId="1708AE30" w14:textId="77777777" w:rsidR="00E44745" w:rsidRDefault="00E44745" w:rsidP="00E44745">
      <w:pPr>
        <w:pStyle w:val="a3"/>
      </w:pPr>
      <w:r>
        <w:t>And providing a detailed mobile video traffic characterization based on Youku, which provides multiple videos service by one-stop solution, including UGC, VoD, live streaming and so on.</w:t>
      </w:r>
    </w:p>
    <w:p w14:paraId="5D72C551" w14:textId="77777777" w:rsidR="00E44745" w:rsidRDefault="00E44745" w:rsidP="00EE0996">
      <w:pPr>
        <w:pStyle w:val="a3"/>
      </w:pPr>
    </w:p>
    <w:p w14:paraId="156C6633" w14:textId="77777777" w:rsidR="005C093B" w:rsidRDefault="005C093B" w:rsidP="00EE0996">
      <w:pPr>
        <w:pStyle w:val="a3"/>
      </w:pPr>
    </w:p>
    <w:p w14:paraId="6B217811" w14:textId="77777777" w:rsidR="005C093B" w:rsidRDefault="005C093B" w:rsidP="005C093B">
      <w:pPr>
        <w:pStyle w:val="a3"/>
      </w:pPr>
      <w:r>
        <w:lastRenderedPageBreak/>
        <w:t>Compared with their work, our study focuses on a comprehensive online video service instead of the UGC-only service.</w:t>
      </w:r>
    </w:p>
    <w:p w14:paraId="7E080CFF" w14:textId="77777777" w:rsidR="005C093B" w:rsidRDefault="005C093B" w:rsidP="005C093B">
      <w:pPr>
        <w:pStyle w:val="a3"/>
      </w:pPr>
      <w:r>
        <w:t>We also perform initial analysis in many new facets, such as user behavior in the spacial dimension, small-world phenomenon in user network and growth patterns for new published videos.</w:t>
      </w:r>
    </w:p>
    <w:p w14:paraId="7A996E18" w14:textId="77777777" w:rsidR="005C093B" w:rsidRDefault="005C093B" w:rsidP="00EE0996">
      <w:pPr>
        <w:pStyle w:val="a3"/>
      </w:pPr>
    </w:p>
    <w:p w14:paraId="5E28F37E" w14:textId="77777777" w:rsidR="007117DE" w:rsidRPr="006376B6" w:rsidRDefault="007117DE" w:rsidP="007117DE">
      <w:pPr>
        <w:pStyle w:val="a3"/>
      </w:pPr>
      <w:r w:rsidRPr="006376B6">
        <w:t>In addition, Youku, the analysis target of our work, provides a comprehensive type of video service, which is different from the traditional UGC-only or VoD-only video services analyzed in the previous works.</w:t>
      </w:r>
    </w:p>
    <w:p w14:paraId="641204EF" w14:textId="77777777" w:rsidR="007117DE" w:rsidRDefault="007117DE" w:rsidP="007117DE">
      <w:pPr>
        <w:pStyle w:val="a3"/>
      </w:pPr>
    </w:p>
    <w:p w14:paraId="67C07A83" w14:textId="77777777" w:rsidR="007117DE" w:rsidRDefault="007117DE" w:rsidP="00EE0996">
      <w:pPr>
        <w:pStyle w:val="a3"/>
      </w:pPr>
    </w:p>
    <w:p w14:paraId="042E6F69" w14:textId="77777777" w:rsidR="003E3182" w:rsidRDefault="003E3182" w:rsidP="00EE0996">
      <w:pPr>
        <w:pStyle w:val="a3"/>
      </w:pPr>
    </w:p>
    <w:p w14:paraId="0474BB0E" w14:textId="003588EB" w:rsidR="003E3182" w:rsidRDefault="00C160B3" w:rsidP="00EE0996">
      <w:pPr>
        <w:pStyle w:val="a3"/>
      </w:pPr>
      <w:r>
        <w:rPr>
          <w:rFonts w:hint="eastAsia"/>
        </w:rPr>
        <w:t>【</w:t>
      </w:r>
      <w:r w:rsidR="003E3182">
        <w:rPr>
          <w:rFonts w:hint="eastAsia"/>
        </w:rPr>
        <w:t>1508</w:t>
      </w:r>
      <w:r>
        <w:rPr>
          <w:rFonts w:hint="eastAsia"/>
        </w:rPr>
        <w:t>】</w:t>
      </w:r>
    </w:p>
    <w:p w14:paraId="34729C3A" w14:textId="4797AF4A" w:rsidR="003E3182" w:rsidRDefault="003E3182" w:rsidP="00EE0996">
      <w:pPr>
        <w:pStyle w:val="a3"/>
      </w:pPr>
      <w:r w:rsidRPr="003E3182">
        <w:t xml:space="preserve">Mislove et al. [11] studied four online social networking sites (Flickr, YouTube, LiveJournal and Orkut), and confirmed the power-law, small-world and scale-free properties of online social networks. Wilson et al. [12] crawled data from Face- book and analyzed whether social links were valid indicators of user interactions. They built friendship graph based on wall posts and photo comments, and found that Facebook users tend to interact mostly with only a small subset of their friends, while often having no interaction with up to half of their friends. Kwak et al. [13] crawled large-scale user profiles from Twitter and built the following graph of users. They studied the distribution of followers/followees, and analyzed how the number of followers or followees affected the number of tweets. They also revealed the power of user following graph in information spreading on the news media level. Benevenuto 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w:t>
      </w:r>
      <w:r w:rsidRPr="003E3182">
        <w:lastRenderedPageBreak/>
        <w:t>reflect the relations of the video preferences of different users.</w:t>
      </w:r>
    </w:p>
    <w:p w14:paraId="0D38CC80" w14:textId="77777777" w:rsidR="003E3182" w:rsidRDefault="003E3182" w:rsidP="00EE0996">
      <w:pPr>
        <w:pStyle w:val="a3"/>
      </w:pPr>
    </w:p>
    <w:p w14:paraId="5709F7C1" w14:textId="77777777" w:rsidR="003E3182" w:rsidRPr="007117DE" w:rsidRDefault="003E3182" w:rsidP="00EE0996">
      <w:pPr>
        <w:pStyle w:val="a3"/>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w:t>
      </w:r>
      <w:proofErr w:type="gramStart"/>
      <w:r>
        <w:t>textbf{</w:t>
      </w:r>
      <w:proofErr w:type="gramEnd"/>
      <w:r>
        <w:t>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t>These traces contain the URL of around 14 billion HTTP transactions, with time-stamp, anonymized user identifier, cell identifier (LAC-CI code) and user 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w:t>
      </w:r>
      <w:proofErr w:type="gramStart"/>
      <w:r>
        <w:t>=]{</w:t>
      </w:r>
      <w:proofErr w:type="gramEnd"/>
      <w:r>
        <w:t>13}.*}}'' or ``\textit{\url{.*api\.(mobile|3g)\.youku\.com/videos/[A-Za-z0-9=]{13}/.*}}'', from those HTTP transactions.</w:t>
      </w:r>
    </w:p>
    <w:p w14:paraId="60F42619" w14:textId="77777777" w:rsidR="00186F5C" w:rsidRDefault="00186F5C" w:rsidP="00186F5C">
      <w:pPr>
        <w:pStyle w:val="a3"/>
      </w:pPr>
      <w:r>
        <w:t>Then, video ID, a distinct 13-digit identifier for each video, is extracted from each 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lastRenderedPageBreak/>
        <w:t>%The first part is traffic traces collected by a major telecom operator at provincial 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w:t>
      </w:r>
      <w:proofErr w:type="gramStart"/>
      <w:r>
        <w:t>textbf{</w:t>
      </w:r>
      <w:proofErr w:type="gramEnd"/>
      <w:r>
        <w:t>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w:t>
      </w:r>
      <w:proofErr w:type="gramStart"/>
      <w:r>
        <w:t>textbf{</w:t>
      </w:r>
      <w:proofErr w:type="gramEnd"/>
      <w:r>
        <w:t>Long term crawled meta-data for a set of videos:}</w:t>
      </w:r>
    </w:p>
    <w:p w14:paraId="2E10BD78" w14:textId="77777777" w:rsidR="00186F5C" w:rsidRDefault="00186F5C" w:rsidP="00186F5C">
      <w:pPr>
        <w:pStyle w:val="a3"/>
      </w:pPr>
      <w:r>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77777777" w:rsidR="00186F5C" w:rsidRPr="003C3440" w:rsidRDefault="00186F5C" w:rsidP="004B0759">
      <w:pPr>
        <w:pStyle w:val="a3"/>
      </w:pP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t>用户</w:t>
      </w:r>
      <w:r w:rsidR="002C4EA4">
        <w:rPr>
          <w:rFonts w:hint="eastAsia"/>
        </w:rPr>
        <w:t>喜好特性</w:t>
      </w:r>
      <w:r w:rsidR="00C16C1C">
        <w:t>分析</w:t>
      </w:r>
    </w:p>
    <w:p w14:paraId="21DFF62D" w14:textId="291A88F1" w:rsidR="00FE47AA" w:rsidRDefault="00BE0A16" w:rsidP="000D15C6">
      <w:pPr>
        <w:pStyle w:val="-1"/>
        <w:spacing w:before="312" w:after="312"/>
      </w:pPr>
      <w:r>
        <w:t>用户</w:t>
      </w:r>
      <w:r w:rsidR="00FE47AA">
        <w:t>活跃</w:t>
      </w:r>
      <w:r w:rsidR="00420C03">
        <w:rPr>
          <w:rFonts w:hint="eastAsia"/>
        </w:rPr>
        <w:t>度</w:t>
      </w: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t>By crawling the video meta-</w:t>
      </w:r>
      <w:proofErr w:type="gramStart"/>
      <w:r>
        <w:t>data</w:t>
      </w:r>
      <w:proofErr w:type="gramEnd"/>
      <w:r>
        <w:t xml:space="preserve">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xml:space="preserve">% from the pie chart that </w:t>
      </w:r>
      <w:proofErr w:type="gramStart"/>
      <w:r>
        <w:t>the  category</w:t>
      </w:r>
      <w:proofErr w:type="gramEnd"/>
      <w:r>
        <w:t xml:space="preserve">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up-to-date episodes of TV or animation series is </w:t>
      </w:r>
      <w:proofErr w:type="gramStart"/>
      <w:r>
        <w:t>an</w:t>
      </w:r>
      <w:proofErr w:type="gramEnd"/>
      <w:r>
        <w:t xml:space="preserve">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 xml:space="preserve">With the API provided by Youku, we collect the meta-date for all videos in our </w:t>
      </w:r>
      <w:r>
        <w:lastRenderedPageBreak/>
        <w:t>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t>Youku categorizes its videos into 25 categories.</w:t>
      </w:r>
    </w:p>
    <w:p w14:paraId="0493FB42" w14:textId="77777777" w:rsidR="00D44263" w:rsidRDefault="00D44263" w:rsidP="00D44263">
      <w:pPr>
        <w:pStyle w:val="a3"/>
        <w:ind w:firstLine="420"/>
      </w:pPr>
      <w:r>
        <w:t xml:space="preserve">We list the top 12 most viewed categories and their proportions in </w:t>
      </w:r>
      <w:proofErr w:type="gramStart"/>
      <w:r>
        <w:t>Table.~</w:t>
      </w:r>
      <w:proofErr w:type="gramEnd"/>
      <w:r>
        <w:t>\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This proves {Youku's strategy} to attract users by providing copyright contents is 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proofErr w:type="gramStart"/>
      <w:r>
        <w:t>Figure.~</w:t>
      </w:r>
      <w:proofErr w:type="gramEnd"/>
      <w:r>
        <w:t>\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 xml:space="preserve">The mean and median of video duration and age in each category are also shown in </w:t>
      </w:r>
      <w:proofErr w:type="gramStart"/>
      <w:r>
        <w:t>Table.~</w:t>
      </w:r>
      <w:proofErr w:type="gramEnd"/>
      <w:r>
        <w:t>\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 xml:space="preserve">We observe three obvious peaks in the video duration distribution in </w:t>
      </w:r>
      <w:proofErr w:type="gramStart"/>
      <w:r>
        <w:t>Figure.~</w:t>
      </w:r>
      <w:proofErr w:type="gramEnd"/>
      <w:r>
        <w:t>\ref{fig_duration_age} (a).</w:t>
      </w:r>
    </w:p>
    <w:p w14:paraId="1F5CF644" w14:textId="77777777" w:rsidR="00D44263" w:rsidRDefault="00D44263" w:rsidP="00D44263">
      <w:pPr>
        <w:pStyle w:val="a3"/>
        <w:ind w:firstLine="420"/>
      </w:pPr>
      <w:r>
        <w:lastRenderedPageBreak/>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w:t>
      </w:r>
      <w:proofErr w:type="gramStart"/>
      <w:r>
        <w:t>cite{</w:t>
      </w:r>
      <w:proofErr w:type="gramEnd"/>
      <w:r>
        <w:t>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 xml:space="preserve">It can be noticed that ``young'' videos account for a large fraction of the total videos, as shown in </w:t>
      </w:r>
      <w:proofErr w:type="gramStart"/>
      <w:r>
        <w:t>Figure.~</w:t>
      </w:r>
      <w:proofErr w:type="gramEnd"/>
      <w:r>
        <w:t>\ref{fig_duration_age} (b).</w:t>
      </w:r>
    </w:p>
    <w:p w14:paraId="45352F79" w14:textId="77777777" w:rsidR="00D44263" w:rsidRDefault="00D44263" w:rsidP="00D44263">
      <w:pPr>
        <w:pStyle w:val="a3"/>
        <w:ind w:firstLine="420"/>
      </w:pPr>
      <w:r>
        <w:t xml:space="preserve">%For the video age as shown in </w:t>
      </w:r>
      <w:proofErr w:type="gramStart"/>
      <w:r>
        <w:t>Figure.~</w:t>
      </w:r>
      <w:proofErr w:type="gramEnd"/>
      <w:r>
        <w:t>\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 xml:space="preserve">%And from </w:t>
      </w:r>
      <w:proofErr w:type="gramStart"/>
      <w:r>
        <w:t>Table.~</w:t>
      </w:r>
      <w:proofErr w:type="gramEnd"/>
      <w:r>
        <w:t>\ref{table_category}, we learn</w:t>
      </w:r>
    </w:p>
    <w:p w14:paraId="15720959" w14:textId="77777777" w:rsidR="00D44263" w:rsidRDefault="00D44263" w:rsidP="00D44263">
      <w:pPr>
        <w:pStyle w:val="a3"/>
        <w:ind w:firstLine="420"/>
      </w:pPr>
      <w:r>
        <w:t xml:space="preserve">The median video ages in Game, Show, and Entertainment categories are much smaller than those in other categories (several days v.s. more than a year), as shown in </w:t>
      </w:r>
      <w:proofErr w:type="gramStart"/>
      <w:r>
        <w:t>Table.~</w:t>
      </w:r>
      <w:proofErr w:type="gramEnd"/>
      <w:r>
        <w:t>\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 xml:space="preserve">It's crucial for service providers to learn the categories and age of the videos that are watched by user, in order to adjust the </w:t>
      </w:r>
      <w:proofErr w:type="gramStart"/>
      <w:r>
        <w:t>contents</w:t>
      </w:r>
      <w:proofErr w:type="gramEnd"/>
      <w:r>
        <w:t xml:space="preserve"> they provide to attract more users.</w:t>
      </w:r>
    </w:p>
    <w:p w14:paraId="6B2E342A" w14:textId="77777777" w:rsidR="00D44263" w:rsidRDefault="00D44263" w:rsidP="00D44263">
      <w:pPr>
        <w:pStyle w:val="a3"/>
        <w:ind w:firstLine="420"/>
      </w:pPr>
      <w:r>
        <w:lastRenderedPageBreak/>
        <w:t xml:space="preserve">%For instance, it is of great importance for service providers to learn what categories and how old the videos watched by users are, in order to adjust the </w:t>
      </w:r>
      <w:proofErr w:type="gramStart"/>
      <w:r>
        <w:t>contents</w:t>
      </w:r>
      <w:proofErr w:type="gramEnd"/>
      <w:r>
        <w:t xml:space="preserve">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w:t>
      </w:r>
      <w:proofErr w:type="gramStart"/>
      <w:r>
        <w:t>Figure.~</w:t>
      </w:r>
      <w:proofErr w:type="gramEnd"/>
      <w:r>
        <w:t xml:space="preserve">\ref{video_info2}. </w:t>
      </w:r>
    </w:p>
    <w:p w14:paraId="63ED84A3" w14:textId="77777777" w:rsidR="00E118C3" w:rsidRDefault="00E118C3" w:rsidP="00E118C3">
      <w:pPr>
        <w:pStyle w:val="a3"/>
        <w:ind w:firstLine="420"/>
      </w:pPr>
      <w:r>
        <w:t>%</w:t>
      </w:r>
      <w:proofErr w:type="gramStart"/>
      <w:r>
        <w:t>Table.~</w:t>
      </w:r>
      <w:proofErr w:type="gramEnd"/>
      <w:r>
        <w:t xml:space="preserve">\ref{video_info} also shows the mean and median duration and age of each category videos. </w:t>
      </w:r>
    </w:p>
    <w:p w14:paraId="2A065AAD" w14:textId="77777777" w:rsidR="00E118C3" w:rsidRDefault="00E118C3" w:rsidP="00E118C3">
      <w:pPr>
        <w:pStyle w:val="a3"/>
        <w:ind w:firstLine="420"/>
      </w:pPr>
      <w:proofErr w:type="gramStart"/>
      <w:r>
        <w:t>Figure.~</w:t>
      </w:r>
      <w:proofErr w:type="gramEnd"/>
      <w:r>
        <w:t xml:space="preserv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proofErr w:type="gramStart"/>
      <w:r>
        <w:t>Figure.~</w:t>
      </w:r>
      <w:proofErr w:type="gramEnd"/>
      <w:r>
        <w:t xml:space="preserv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 xml:space="preserve">These videos keep attractive only for a short period, and replaced by the later </w:t>
      </w:r>
      <w:r>
        <w:lastRenderedPageBreak/>
        <w:t>published videos.</w:t>
      </w:r>
    </w:p>
    <w:p w14:paraId="2FFB93DA" w14:textId="77777777" w:rsidR="00E118C3" w:rsidRDefault="00E118C3" w:rsidP="00E118C3">
      <w:pPr>
        <w:pStyle w:val="a3"/>
        <w:ind w:firstLine="420"/>
      </w:pPr>
    </w:p>
    <w:p w14:paraId="0342EEC5" w14:textId="52B2FBAF" w:rsidR="005C3EB9" w:rsidRDefault="005C3EB9" w:rsidP="005C3EB9">
      <w:pPr>
        <w:pStyle w:val="-1"/>
        <w:spacing w:before="312" w:after="312"/>
      </w:pPr>
      <w:r>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 xml:space="preserve">View count is an important dynamic property, as it reflects video's popularity and access </w:t>
      </w:r>
      <w:proofErr w:type="gramStart"/>
      <w:r>
        <w:t>pattern.%</w:t>
      </w:r>
      <w:proofErr w:type="gramEnd"/>
      <w:r>
        <w:t>the popularity and access pattern of a video.</w:t>
      </w:r>
    </w:p>
    <w:p w14:paraId="387AAF46" w14:textId="77777777" w:rsidR="007B0CE9" w:rsidRDefault="007B0CE9" w:rsidP="007B0CE9">
      <w:pPr>
        <w:pStyle w:val="a3"/>
        <w:ind w:firstLine="420"/>
      </w:pPr>
      <w:r>
        <w:t>The popularity of many kinds of web content follows the Zipf's law \cite{adamic2002</w:t>
      </w:r>
      <w:proofErr w:type="gramStart"/>
      <w:r>
        <w:t>zipf,ben</w:t>
      </w:r>
      <w:proofErr w:type="gramEnd"/>
      <w:r>
        <w:t>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w:t>
      </w:r>
      <w:proofErr w:type="gramStart"/>
      <w:r>
        <w:t>k;s</w:t>
      </w:r>
      <w:proofErr w:type="gramEnd"/>
      <w:r>
        <w:t>,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proofErr w:type="gramStart"/>
      <w:r>
        <w:t>Figure.~</w:t>
      </w:r>
      <w:proofErr w:type="gramEnd"/>
      <w:r>
        <w:t>\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 xml:space="preserve">We run a regression using the Zipf model, as shown with the red line in </w:t>
      </w:r>
      <w:proofErr w:type="gramStart"/>
      <w:r>
        <w:t>Figure.~</w:t>
      </w:r>
      <w:proofErr w:type="gramEnd"/>
      <w:r>
        <w:t>\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 xml:space="preserve">%in the case of Youku, there are not so many unpopular videos watched by users </w:t>
      </w:r>
      <w:r>
        <w:lastRenderedPageBreak/>
        <w:t>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w:t>
      </w:r>
      <w:proofErr w:type="gramStart"/>
      <w:r>
        <w:t>^{</w:t>
      </w:r>
      <w:proofErr w:type="gramEnd"/>
      <w:r>
        <w:t>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 xml:space="preserve">The regression curve using our model is shown in </w:t>
      </w:r>
      <w:proofErr w:type="gramStart"/>
      <w:r>
        <w:t>Figure.~</w:t>
      </w:r>
      <w:proofErr w:type="gramEnd"/>
      <w:r>
        <w:t>\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 xml:space="preserve">Small-world networks can be identified according to two independent graph structural features: clustering coefficient and characteristic path length </w:t>
      </w:r>
      <w:r>
        <w:lastRenderedPageBreak/>
        <w:t>\cite{watts1998collective}.</w:t>
      </w:r>
    </w:p>
    <w:p w14:paraId="2D122E3D" w14:textId="77777777" w:rsidR="00B831AB" w:rsidRDefault="00B831AB" w:rsidP="00B831AB">
      <w:pPr>
        <w:pStyle w:val="a3"/>
        <w:ind w:firstLine="420"/>
      </w:pPr>
      <w:r>
        <w:t>A graph $G=(</w:t>
      </w:r>
      <w:proofErr w:type="gramStart"/>
      <w:r>
        <w:t>V,E</w:t>
      </w:r>
      <w:proofErr w:type="gramEnd"/>
      <w:r>
        <w:t>)$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w:t>
      </w:r>
      <w:proofErr w:type="gramStart"/>
      <w:r>
        <w:t>frac{</w:t>
      </w:r>
      <w:proofErr w:type="gramEnd"/>
      <w:r>
        <w:t>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w:t>
      </w:r>
      <w:proofErr w:type="gramStart"/>
      <w:r>
        <w:t>i)$</w:t>
      </w:r>
      <w:proofErr w:type="gramEnd"/>
      <w:r>
        <w:t xml:space="preserve">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w:t>
      </w:r>
      <w:proofErr w:type="gramStart"/>
      <w:r>
        <w:t>d(</w:t>
      </w:r>
      <w:proofErr w:type="gramEnd"/>
      <w:r>
        <w:t>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proofErr w:type="gramStart"/>
      <w:r>
        <w:t>Figure.~</w:t>
      </w:r>
      <w:proofErr w:type="gramEnd"/>
      <w:r>
        <w:t>\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 xml:space="preserve">As shown in the figure, the clustering coefficient of Youku user network is much </w:t>
      </w:r>
      <w:r>
        <w:lastRenderedPageBreak/>
        <w:t>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 xml:space="preserve">A visual illustration for a part of the user network (3000 nodes) is shown in </w:t>
      </w:r>
      <w:proofErr w:type="gramStart"/>
      <w:r>
        <w:t>Figure.~</w:t>
      </w:r>
      <w:proofErr w:type="gramEnd"/>
      <w:r>
        <w:t>\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 xml:space="preserve">The small-world phenomenon suggests Youku users have strong correlations with each other on video </w:t>
      </w:r>
      <w:proofErr w:type="gramStart"/>
      <w:r>
        <w:t>watching.%</w:t>
      </w:r>
      <w:proofErr w:type="gramEnd"/>
      <w:r>
        <w:t>while watching videos.</w:t>
      </w:r>
    </w:p>
    <w:p w14:paraId="2B204584" w14:textId="77777777" w:rsidR="00B72882" w:rsidRDefault="00B72882" w:rsidP="00B72882">
      <w:pPr>
        <w:pStyle w:val="a3"/>
        <w:ind w:firstLine="420"/>
      </w:pPr>
      <w:r>
        <w:t>%\</w:t>
      </w:r>
      <w:proofErr w:type="gramStart"/>
      <w:r>
        <w:t>onote{</w:t>
      </w:r>
      <w:proofErr w:type="gramEnd"/>
      <w:r>
        <w:t>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77777777" w:rsidR="00F96B4B" w:rsidRPr="00DC5F28" w:rsidRDefault="00F96B4B" w:rsidP="002C4EA4">
      <w:pPr>
        <w:pStyle w:val="a3"/>
        <w:ind w:firstLine="420"/>
      </w:pPr>
    </w:p>
    <w:p w14:paraId="0624F585" w14:textId="2E235E5A" w:rsidR="0006357B" w:rsidRDefault="0006357B" w:rsidP="0006357B">
      <w:pPr>
        <w:pStyle w:val="-"/>
        <w:spacing w:before="312" w:after="624"/>
      </w:pPr>
      <w:r>
        <w:rPr>
          <w:rFonts w:hint="eastAsia"/>
        </w:rPr>
        <w:lastRenderedPageBreak/>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t>研究现状</w:t>
      </w:r>
    </w:p>
    <w:p w14:paraId="412B2FB4" w14:textId="3E4E5DF2" w:rsidR="00113586" w:rsidRDefault="00113586" w:rsidP="00113586">
      <w:pPr>
        <w:pStyle w:val="a3"/>
      </w:pPr>
      <w:r>
        <w:rPr>
          <w:rFonts w:hint="eastAsia"/>
        </w:rPr>
        <w:t>作者</w:t>
      </w:r>
      <w:r w:rsidRPr="006376B6">
        <w:t>Cha</w:t>
      </w:r>
      <w:r>
        <w:rPr>
          <w:rFonts w:hint="eastAsia"/>
        </w:rPr>
        <w:t>等人在文献</w:t>
      </w:r>
      <w:r w:rsidR="00626FF1">
        <w:fldChar w:fldCharType="begin"/>
      </w:r>
      <w:r w:rsidR="00446287">
        <w:instrText xml:space="preserve"> ADDIN EN.CITE &lt;EndNote&gt;&lt;Cite&gt;&lt;Author&gt;Cha&lt;/Author&gt;&lt;Year&gt;2007&lt;/Year&gt;&lt;RecNum&gt;19&lt;/RecNum&gt;&lt;DisplayText&gt;[23]&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446287">
        <w:rPr>
          <w:noProof/>
        </w:rPr>
        <w:t>[23]</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lastRenderedPageBreak/>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56BAB526" w14:textId="36126215" w:rsidR="00446287" w:rsidRPr="00446287" w:rsidRDefault="00DE5136" w:rsidP="00446287">
      <w:pPr>
        <w:pStyle w:val="EndNoteBibliography"/>
        <w:ind w:left="720" w:hanging="720"/>
        <w:rPr>
          <w:noProof/>
        </w:rPr>
      </w:pPr>
      <w:r>
        <w:fldChar w:fldCharType="begin"/>
      </w:r>
      <w:r>
        <w:instrText xml:space="preserve"> ADDIN EN.REFLIST </w:instrText>
      </w:r>
      <w:r>
        <w:fldChar w:fldCharType="separate"/>
      </w:r>
      <w:r w:rsidR="00446287" w:rsidRPr="00446287">
        <w:rPr>
          <w:noProof/>
        </w:rPr>
        <w:t>1.</w:t>
      </w:r>
      <w:r w:rsidR="00446287" w:rsidRPr="00446287">
        <w:rPr>
          <w:noProof/>
        </w:rPr>
        <w:tab/>
        <w:t xml:space="preserve">Cisco. </w:t>
      </w:r>
      <w:r w:rsidR="00446287" w:rsidRPr="00446287">
        <w:rPr>
          <w:i/>
          <w:noProof/>
        </w:rPr>
        <w:t>White paper: Cisco VNI Forecast and Methodology, 2015-2020</w:t>
      </w:r>
      <w:r w:rsidR="00446287" w:rsidRPr="00446287">
        <w:rPr>
          <w:noProof/>
        </w:rPr>
        <w:t xml:space="preserve">. 2016; Available from: </w:t>
      </w:r>
      <w:hyperlink r:id="rId19" w:history="1">
        <w:r w:rsidR="00446287" w:rsidRPr="00446287">
          <w:rPr>
            <w:rStyle w:val="a9"/>
            <w:rFonts w:asciiTheme="minorHAnsi" w:hAnsiTheme="minorHAnsi" w:cstheme="minorBidi"/>
            <w:noProof/>
            <w:sz w:val="21"/>
          </w:rPr>
          <w:t>http://www.cisco.com/c/en/us/solutions/collateral/service-provider/visual-networking-index-vni/complete-white-paper-c11-481360.html</w:t>
        </w:r>
      </w:hyperlink>
      <w:r w:rsidR="00446287" w:rsidRPr="00446287">
        <w:rPr>
          <w:noProof/>
        </w:rPr>
        <w:t>.</w:t>
      </w:r>
    </w:p>
    <w:p w14:paraId="69B2A504" w14:textId="77777777" w:rsidR="00446287" w:rsidRPr="00446287" w:rsidRDefault="00446287" w:rsidP="00446287">
      <w:pPr>
        <w:pStyle w:val="EndNoteBibliography"/>
        <w:ind w:left="720" w:hanging="720"/>
        <w:rPr>
          <w:noProof/>
        </w:rPr>
      </w:pPr>
      <w:r w:rsidRPr="00446287">
        <w:rPr>
          <w:noProof/>
        </w:rPr>
        <w:t>2.</w:t>
      </w:r>
      <w:r w:rsidRPr="00446287">
        <w:rPr>
          <w:noProof/>
        </w:rPr>
        <w:tab/>
        <w:t xml:space="preserve">Sodagar, I., </w:t>
      </w:r>
      <w:r w:rsidRPr="00446287">
        <w:rPr>
          <w:i/>
          <w:noProof/>
        </w:rPr>
        <w:t>The mpeg-dash standard for multimedia streaming over the internet.</w:t>
      </w:r>
      <w:r w:rsidRPr="00446287">
        <w:rPr>
          <w:noProof/>
        </w:rPr>
        <w:t xml:space="preserve"> IEEE MultiMedia, 2011. </w:t>
      </w:r>
      <w:r w:rsidRPr="00446287">
        <w:rPr>
          <w:b/>
          <w:noProof/>
        </w:rPr>
        <w:t>18</w:t>
      </w:r>
      <w:r w:rsidRPr="00446287">
        <w:rPr>
          <w:noProof/>
        </w:rPr>
        <w:t>(4): p. 62-67.</w:t>
      </w:r>
    </w:p>
    <w:p w14:paraId="484FD5B3" w14:textId="77777777" w:rsidR="00446287" w:rsidRPr="00446287" w:rsidRDefault="00446287" w:rsidP="00446287">
      <w:pPr>
        <w:pStyle w:val="EndNoteBibliography"/>
        <w:ind w:left="720" w:hanging="720"/>
        <w:rPr>
          <w:noProof/>
        </w:rPr>
      </w:pPr>
      <w:r w:rsidRPr="00446287">
        <w:rPr>
          <w:noProof/>
        </w:rPr>
        <w:t>3.</w:t>
      </w:r>
      <w:r w:rsidRPr="00446287">
        <w:rPr>
          <w:noProof/>
        </w:rPr>
        <w:tab/>
        <w:t xml:space="preserve">Saxena, M., U. Sharan, and S. Fahmy. </w:t>
      </w:r>
      <w:r w:rsidRPr="00446287">
        <w:rPr>
          <w:i/>
          <w:noProof/>
        </w:rPr>
        <w:t>Analyzing video services in web 2.0: a global perspective</w:t>
      </w:r>
      <w:r w:rsidRPr="00446287">
        <w:rPr>
          <w:noProof/>
        </w:rPr>
        <w:t xml:space="preserve">. in </w:t>
      </w:r>
      <w:r w:rsidRPr="00446287">
        <w:rPr>
          <w:i/>
          <w:noProof/>
        </w:rPr>
        <w:t>Proceedings of the 18th International Workshop on Network and Operating Systems Support for Digital Audio and Video</w:t>
      </w:r>
      <w:r w:rsidRPr="00446287">
        <w:rPr>
          <w:noProof/>
        </w:rPr>
        <w:t>. 2008. ACM.</w:t>
      </w:r>
    </w:p>
    <w:p w14:paraId="7582EFBE" w14:textId="77777777" w:rsidR="00446287" w:rsidRPr="00446287" w:rsidRDefault="00446287" w:rsidP="00446287">
      <w:pPr>
        <w:pStyle w:val="EndNoteBibliography"/>
        <w:ind w:left="720" w:hanging="720"/>
        <w:rPr>
          <w:noProof/>
        </w:rPr>
      </w:pPr>
      <w:r w:rsidRPr="00446287">
        <w:rPr>
          <w:noProof/>
        </w:rPr>
        <w:t>4.</w:t>
      </w:r>
      <w:r w:rsidRPr="00446287">
        <w:rPr>
          <w:noProof/>
        </w:rPr>
        <w:tab/>
        <w:t xml:space="preserve">Adhikari, V.K., S. Jain, and Z.-L. Zhang. </w:t>
      </w:r>
      <w:r w:rsidRPr="00446287">
        <w:rPr>
          <w:i/>
          <w:noProof/>
        </w:rPr>
        <w:t>YouTube traffic dynamics and its interplay with a tier-1 ISP: an ISP perspective</w:t>
      </w:r>
      <w:r w:rsidRPr="00446287">
        <w:rPr>
          <w:noProof/>
        </w:rPr>
        <w:t xml:space="preserve">. in </w:t>
      </w:r>
      <w:r w:rsidRPr="00446287">
        <w:rPr>
          <w:i/>
          <w:noProof/>
        </w:rPr>
        <w:t>Proceedings of the 10th ACM SIGCOMM conference on Internet measurement</w:t>
      </w:r>
      <w:r w:rsidRPr="00446287">
        <w:rPr>
          <w:noProof/>
        </w:rPr>
        <w:t>. 2010. ACM.</w:t>
      </w:r>
    </w:p>
    <w:p w14:paraId="604BDF97" w14:textId="77777777" w:rsidR="00446287" w:rsidRPr="00446287" w:rsidRDefault="00446287" w:rsidP="00446287">
      <w:pPr>
        <w:pStyle w:val="EndNoteBibliography"/>
        <w:ind w:left="720" w:hanging="720"/>
        <w:rPr>
          <w:noProof/>
        </w:rPr>
      </w:pPr>
      <w:r w:rsidRPr="00446287">
        <w:rPr>
          <w:noProof/>
        </w:rPr>
        <w:t>5.</w:t>
      </w:r>
      <w:r w:rsidRPr="00446287">
        <w:rPr>
          <w:noProof/>
        </w:rPr>
        <w:tab/>
        <w:t xml:space="preserve">Adhikari, V.K., et al. </w:t>
      </w:r>
      <w:r w:rsidRPr="00446287">
        <w:rPr>
          <w:i/>
          <w:noProof/>
        </w:rPr>
        <w:t>Vivisecting youtube: An active measurement study</w:t>
      </w:r>
      <w:r w:rsidRPr="00446287">
        <w:rPr>
          <w:noProof/>
        </w:rPr>
        <w:t xml:space="preserve">. in </w:t>
      </w:r>
      <w:r w:rsidRPr="00446287">
        <w:rPr>
          <w:i/>
          <w:noProof/>
        </w:rPr>
        <w:t>INFOCOM, 2012 Proceedings IEEE</w:t>
      </w:r>
      <w:r w:rsidRPr="00446287">
        <w:rPr>
          <w:noProof/>
        </w:rPr>
        <w:t>. 2012. IEEE.</w:t>
      </w:r>
    </w:p>
    <w:p w14:paraId="70792409" w14:textId="77777777" w:rsidR="00446287" w:rsidRPr="00446287" w:rsidRDefault="00446287" w:rsidP="00446287">
      <w:pPr>
        <w:pStyle w:val="EndNoteBibliography"/>
        <w:ind w:left="720" w:hanging="720"/>
        <w:rPr>
          <w:noProof/>
        </w:rPr>
      </w:pPr>
      <w:r w:rsidRPr="00446287">
        <w:rPr>
          <w:noProof/>
        </w:rPr>
        <w:t>6.</w:t>
      </w:r>
      <w:r w:rsidRPr="00446287">
        <w:rPr>
          <w:noProof/>
        </w:rPr>
        <w:tab/>
        <w:t xml:space="preserve">Adhikari, V.K., S. Jain, and Z.-L. Zhang. </w:t>
      </w:r>
      <w:r w:rsidRPr="00446287">
        <w:rPr>
          <w:i/>
          <w:noProof/>
        </w:rPr>
        <w:t>Where do you" tube"? uncovering youtube server selection strategy</w:t>
      </w:r>
      <w:r w:rsidRPr="00446287">
        <w:rPr>
          <w:noProof/>
        </w:rPr>
        <w:t xml:space="preserve">. in </w:t>
      </w:r>
      <w:r w:rsidRPr="00446287">
        <w:rPr>
          <w:i/>
          <w:noProof/>
        </w:rPr>
        <w:t>Computer Communications and Networks (ICCCN), 2011 Proceedings of 20th International Conference on</w:t>
      </w:r>
      <w:r w:rsidRPr="00446287">
        <w:rPr>
          <w:noProof/>
        </w:rPr>
        <w:t>. 2011. IEEE.</w:t>
      </w:r>
    </w:p>
    <w:p w14:paraId="7879E6B9" w14:textId="77777777" w:rsidR="00446287" w:rsidRPr="00446287" w:rsidRDefault="00446287" w:rsidP="00446287">
      <w:pPr>
        <w:pStyle w:val="EndNoteBibliography"/>
        <w:ind w:left="720" w:hanging="720"/>
        <w:rPr>
          <w:noProof/>
        </w:rPr>
      </w:pPr>
      <w:r w:rsidRPr="00446287">
        <w:rPr>
          <w:noProof/>
        </w:rPr>
        <w:t>7.</w:t>
      </w:r>
      <w:r w:rsidRPr="00446287">
        <w:rPr>
          <w:noProof/>
        </w:rPr>
        <w:tab/>
        <w:t xml:space="preserve">Torres, R., et al. </w:t>
      </w:r>
      <w:r w:rsidRPr="00446287">
        <w:rPr>
          <w:i/>
          <w:noProof/>
        </w:rPr>
        <w:t>Dissecting video server selection strategies in the youtube cdn</w:t>
      </w:r>
      <w:r w:rsidRPr="00446287">
        <w:rPr>
          <w:noProof/>
        </w:rPr>
        <w:t xml:space="preserve">. in </w:t>
      </w:r>
      <w:r w:rsidRPr="00446287">
        <w:rPr>
          <w:i/>
          <w:noProof/>
        </w:rPr>
        <w:t>Distributed Computing Systems (ICDCS), 2011 31st International Conference on</w:t>
      </w:r>
      <w:r w:rsidRPr="00446287">
        <w:rPr>
          <w:noProof/>
        </w:rPr>
        <w:t>. 2011. IEEE.</w:t>
      </w:r>
    </w:p>
    <w:p w14:paraId="44767AB6" w14:textId="77777777" w:rsidR="00446287" w:rsidRPr="00446287" w:rsidRDefault="00446287" w:rsidP="00446287">
      <w:pPr>
        <w:pStyle w:val="EndNoteBibliography"/>
        <w:ind w:left="720" w:hanging="720"/>
        <w:rPr>
          <w:noProof/>
        </w:rPr>
      </w:pPr>
      <w:r w:rsidRPr="00446287">
        <w:rPr>
          <w:noProof/>
        </w:rPr>
        <w:t>8.</w:t>
      </w:r>
      <w:r w:rsidRPr="00446287">
        <w:rPr>
          <w:noProof/>
        </w:rPr>
        <w:tab/>
        <w:t xml:space="preserve">Plissonneau, L., E. Biersack, and P. Juluri. </w:t>
      </w:r>
      <w:r w:rsidRPr="00446287">
        <w:rPr>
          <w:i/>
          <w:noProof/>
        </w:rPr>
        <w:t>Analyzing the impact of YouTube delivery policies on user experience</w:t>
      </w:r>
      <w:r w:rsidRPr="00446287">
        <w:rPr>
          <w:noProof/>
        </w:rPr>
        <w:t xml:space="preserve">. in </w:t>
      </w:r>
      <w:r w:rsidRPr="00446287">
        <w:rPr>
          <w:i/>
          <w:noProof/>
        </w:rPr>
        <w:t>Proceedings of the 24th International Teletraffic Congress</w:t>
      </w:r>
      <w:r w:rsidRPr="00446287">
        <w:rPr>
          <w:noProof/>
        </w:rPr>
        <w:t>. 2012. International Teletraffic Congress.</w:t>
      </w:r>
    </w:p>
    <w:p w14:paraId="2C51375C" w14:textId="77777777" w:rsidR="00446287" w:rsidRPr="00446287" w:rsidRDefault="00446287" w:rsidP="00446287">
      <w:pPr>
        <w:pStyle w:val="EndNoteBibliography"/>
        <w:ind w:left="720" w:hanging="720"/>
        <w:rPr>
          <w:noProof/>
        </w:rPr>
      </w:pPr>
      <w:r w:rsidRPr="00446287">
        <w:rPr>
          <w:noProof/>
        </w:rPr>
        <w:t>9.</w:t>
      </w:r>
      <w:r w:rsidRPr="00446287">
        <w:rPr>
          <w:noProof/>
        </w:rPr>
        <w:tab/>
        <w:t xml:space="preserve">Korczyński, M. and A. Duda. </w:t>
      </w:r>
      <w:r w:rsidRPr="00446287">
        <w:rPr>
          <w:i/>
          <w:noProof/>
        </w:rPr>
        <w:t>Classifying service flows in the encrypted skype traffic</w:t>
      </w:r>
      <w:r w:rsidRPr="00446287">
        <w:rPr>
          <w:noProof/>
        </w:rPr>
        <w:t xml:space="preserve">. in </w:t>
      </w:r>
      <w:r w:rsidRPr="00446287">
        <w:rPr>
          <w:i/>
          <w:noProof/>
        </w:rPr>
        <w:t>Communications (ICC), 2012 IEEE International Conference on</w:t>
      </w:r>
      <w:r w:rsidRPr="00446287">
        <w:rPr>
          <w:noProof/>
        </w:rPr>
        <w:t>. 2012. IEEE.</w:t>
      </w:r>
    </w:p>
    <w:p w14:paraId="5B2DFAEB" w14:textId="77777777" w:rsidR="00446287" w:rsidRPr="00446287" w:rsidRDefault="00446287" w:rsidP="00446287">
      <w:pPr>
        <w:pStyle w:val="EndNoteBibliography"/>
        <w:ind w:left="720" w:hanging="720"/>
        <w:rPr>
          <w:noProof/>
        </w:rPr>
      </w:pPr>
      <w:r w:rsidRPr="00446287">
        <w:rPr>
          <w:noProof/>
        </w:rPr>
        <w:t>10.</w:t>
      </w:r>
      <w:r w:rsidRPr="00446287">
        <w:rPr>
          <w:noProof/>
        </w:rPr>
        <w:tab/>
        <w:t xml:space="preserve">Chu, W., et al. </w:t>
      </w:r>
      <w:r w:rsidRPr="00446287">
        <w:rPr>
          <w:i/>
          <w:noProof/>
        </w:rPr>
        <w:t>Protect sensitive sites from phishing attacks using features extractable from inaccessible phishing URLs</w:t>
      </w:r>
      <w:r w:rsidRPr="00446287">
        <w:rPr>
          <w:noProof/>
        </w:rPr>
        <w:t xml:space="preserve">. in </w:t>
      </w:r>
      <w:r w:rsidRPr="00446287">
        <w:rPr>
          <w:i/>
          <w:noProof/>
        </w:rPr>
        <w:t>Communications (ICC), 2013 IEEE International Conference on</w:t>
      </w:r>
      <w:r w:rsidRPr="00446287">
        <w:rPr>
          <w:noProof/>
        </w:rPr>
        <w:t>. 2013. IEEE.</w:t>
      </w:r>
    </w:p>
    <w:p w14:paraId="4D3E5981" w14:textId="77777777" w:rsidR="00446287" w:rsidRPr="00446287" w:rsidRDefault="00446287" w:rsidP="00446287">
      <w:pPr>
        <w:pStyle w:val="EndNoteBibliography"/>
        <w:ind w:left="720" w:hanging="720"/>
        <w:rPr>
          <w:noProof/>
        </w:rPr>
      </w:pPr>
      <w:r w:rsidRPr="00446287">
        <w:rPr>
          <w:noProof/>
        </w:rPr>
        <w:t>11.</w:t>
      </w:r>
      <w:r w:rsidRPr="00446287">
        <w:rPr>
          <w:noProof/>
        </w:rPr>
        <w:tab/>
        <w:t xml:space="preserve">Chaudhary, V. and A. Sureka. </w:t>
      </w:r>
      <w:r w:rsidRPr="00446287">
        <w:rPr>
          <w:i/>
          <w:noProof/>
        </w:rPr>
        <w:t>Contextual feature based one-class classifier approach for detecting video response spam on youtube</w:t>
      </w:r>
      <w:r w:rsidRPr="00446287">
        <w:rPr>
          <w:noProof/>
        </w:rPr>
        <w:t xml:space="preserve">. in </w:t>
      </w:r>
      <w:r w:rsidRPr="00446287">
        <w:rPr>
          <w:i/>
          <w:noProof/>
        </w:rPr>
        <w:t>Privacy, Security and Trust (PST), 2013 Eleventh Annual International Conference on</w:t>
      </w:r>
      <w:r w:rsidRPr="00446287">
        <w:rPr>
          <w:noProof/>
        </w:rPr>
        <w:t>. 2013. IEEE.</w:t>
      </w:r>
    </w:p>
    <w:p w14:paraId="51D81252" w14:textId="77777777" w:rsidR="00446287" w:rsidRPr="00446287" w:rsidRDefault="00446287" w:rsidP="00446287">
      <w:pPr>
        <w:pStyle w:val="EndNoteBibliography"/>
        <w:ind w:left="720" w:hanging="720"/>
        <w:rPr>
          <w:noProof/>
        </w:rPr>
      </w:pPr>
      <w:r w:rsidRPr="00446287">
        <w:rPr>
          <w:noProof/>
        </w:rPr>
        <w:t>12.</w:t>
      </w:r>
      <w:r w:rsidRPr="00446287">
        <w:rPr>
          <w:noProof/>
        </w:rPr>
        <w:tab/>
        <w:t xml:space="preserve">Erman, J., et al. </w:t>
      </w:r>
      <w:r w:rsidRPr="00446287">
        <w:rPr>
          <w:i/>
          <w:noProof/>
        </w:rPr>
        <w:t>Over the top video: the gorilla in cellular networks</w:t>
      </w:r>
      <w:r w:rsidRPr="00446287">
        <w:rPr>
          <w:noProof/>
        </w:rPr>
        <w:t xml:space="preserve">. in </w:t>
      </w:r>
      <w:r w:rsidRPr="00446287">
        <w:rPr>
          <w:i/>
          <w:noProof/>
        </w:rPr>
        <w:lastRenderedPageBreak/>
        <w:t>Proceedings of the 2011 ACM SIGCOMM conference on Internet measurement conference</w:t>
      </w:r>
      <w:r w:rsidRPr="00446287">
        <w:rPr>
          <w:noProof/>
        </w:rPr>
        <w:t>. 2011. ACM.</w:t>
      </w:r>
    </w:p>
    <w:p w14:paraId="63CAB245" w14:textId="77777777" w:rsidR="00446287" w:rsidRPr="00446287" w:rsidRDefault="00446287" w:rsidP="00446287">
      <w:pPr>
        <w:pStyle w:val="EndNoteBibliography"/>
        <w:ind w:left="720" w:hanging="720"/>
        <w:rPr>
          <w:noProof/>
        </w:rPr>
      </w:pPr>
      <w:r w:rsidRPr="00446287">
        <w:rPr>
          <w:noProof/>
        </w:rPr>
        <w:t>13.</w:t>
      </w:r>
      <w:r w:rsidRPr="00446287">
        <w:rPr>
          <w:noProof/>
        </w:rPr>
        <w:tab/>
        <w:t xml:space="preserve">Ramos-Muñoz, J.J., et al., </w:t>
      </w:r>
      <w:r w:rsidRPr="00446287">
        <w:rPr>
          <w:i/>
          <w:noProof/>
        </w:rPr>
        <w:t>Characteristics of mobile youtube traffic.</w:t>
      </w:r>
      <w:r w:rsidRPr="00446287">
        <w:rPr>
          <w:noProof/>
        </w:rPr>
        <w:t xml:space="preserve"> IEEE Wireless Communications, 2014. </w:t>
      </w:r>
      <w:r w:rsidRPr="00446287">
        <w:rPr>
          <w:b/>
          <w:noProof/>
        </w:rPr>
        <w:t>21</w:t>
      </w:r>
      <w:r w:rsidRPr="00446287">
        <w:rPr>
          <w:noProof/>
        </w:rPr>
        <w:t>(1): p. 18-25.</w:t>
      </w:r>
    </w:p>
    <w:p w14:paraId="7B8290EB" w14:textId="77777777" w:rsidR="00446287" w:rsidRPr="00446287" w:rsidRDefault="00446287" w:rsidP="00446287">
      <w:pPr>
        <w:pStyle w:val="EndNoteBibliography"/>
        <w:ind w:left="720" w:hanging="720"/>
        <w:rPr>
          <w:noProof/>
        </w:rPr>
      </w:pPr>
      <w:r w:rsidRPr="00446287">
        <w:rPr>
          <w:noProof/>
        </w:rPr>
        <w:t>14.</w:t>
      </w:r>
      <w:r w:rsidRPr="00446287">
        <w:rPr>
          <w:noProof/>
        </w:rPr>
        <w:tab/>
        <w:t xml:space="preserve">Yu, H., et al. </w:t>
      </w:r>
      <w:r w:rsidRPr="00446287">
        <w:rPr>
          <w:i/>
          <w:noProof/>
        </w:rPr>
        <w:t>Understanding user behavior in large-scale video-on-demand systems</w:t>
      </w:r>
      <w:r w:rsidRPr="00446287">
        <w:rPr>
          <w:noProof/>
        </w:rPr>
        <w:t xml:space="preserve">. in </w:t>
      </w:r>
      <w:r w:rsidRPr="00446287">
        <w:rPr>
          <w:i/>
          <w:noProof/>
        </w:rPr>
        <w:t>ACM SIGOPS Operating Systems Review</w:t>
      </w:r>
      <w:r w:rsidRPr="00446287">
        <w:rPr>
          <w:noProof/>
        </w:rPr>
        <w:t>. 2006. ACM.</w:t>
      </w:r>
    </w:p>
    <w:p w14:paraId="6DF7EE5C" w14:textId="77777777" w:rsidR="00446287" w:rsidRPr="00446287" w:rsidRDefault="00446287" w:rsidP="00446287">
      <w:pPr>
        <w:pStyle w:val="EndNoteBibliography"/>
        <w:ind w:left="720" w:hanging="720"/>
        <w:rPr>
          <w:noProof/>
        </w:rPr>
      </w:pPr>
      <w:r w:rsidRPr="00446287">
        <w:rPr>
          <w:noProof/>
        </w:rPr>
        <w:t>15.</w:t>
      </w:r>
      <w:r w:rsidRPr="00446287">
        <w:rPr>
          <w:noProof/>
        </w:rPr>
        <w:tab/>
        <w:t xml:space="preserve">Gill, P., et al. </w:t>
      </w:r>
      <w:r w:rsidRPr="00446287">
        <w:rPr>
          <w:i/>
          <w:noProof/>
        </w:rPr>
        <w:t>Youtube traffic characterization: a view from the edge</w:t>
      </w:r>
      <w:r w:rsidRPr="00446287">
        <w:rPr>
          <w:noProof/>
        </w:rPr>
        <w:t xml:space="preserve">. in </w:t>
      </w:r>
      <w:r w:rsidRPr="00446287">
        <w:rPr>
          <w:i/>
          <w:noProof/>
        </w:rPr>
        <w:t>Proceedings of the 7th ACM SIGCOMM conference on Internet measurement</w:t>
      </w:r>
      <w:r w:rsidRPr="00446287">
        <w:rPr>
          <w:noProof/>
        </w:rPr>
        <w:t>. 2007. ACM.</w:t>
      </w:r>
    </w:p>
    <w:p w14:paraId="5F1FC8CA" w14:textId="77777777" w:rsidR="00446287" w:rsidRPr="00446287" w:rsidRDefault="00446287" w:rsidP="00446287">
      <w:pPr>
        <w:pStyle w:val="EndNoteBibliography"/>
        <w:ind w:left="720" w:hanging="720"/>
        <w:rPr>
          <w:noProof/>
        </w:rPr>
      </w:pPr>
      <w:r w:rsidRPr="00446287">
        <w:rPr>
          <w:noProof/>
        </w:rPr>
        <w:t>16.</w:t>
      </w:r>
      <w:r w:rsidRPr="00446287">
        <w:rPr>
          <w:noProof/>
        </w:rPr>
        <w:tab/>
        <w:t xml:space="preserve">Zink, M., et al., </w:t>
      </w:r>
      <w:r w:rsidRPr="00446287">
        <w:rPr>
          <w:i/>
          <w:noProof/>
        </w:rPr>
        <w:t>Characteristics of YouTube network traffic at a campus network–measurements, models, and implications.</w:t>
      </w:r>
      <w:r w:rsidRPr="00446287">
        <w:rPr>
          <w:noProof/>
        </w:rPr>
        <w:t xml:space="preserve"> Computer networks, 2009. </w:t>
      </w:r>
      <w:r w:rsidRPr="00446287">
        <w:rPr>
          <w:b/>
          <w:noProof/>
        </w:rPr>
        <w:t>53</w:t>
      </w:r>
      <w:r w:rsidRPr="00446287">
        <w:rPr>
          <w:noProof/>
        </w:rPr>
        <w:t>(4): p. 501-514.</w:t>
      </w:r>
    </w:p>
    <w:p w14:paraId="5D637659" w14:textId="77777777" w:rsidR="00446287" w:rsidRPr="00446287" w:rsidRDefault="00446287" w:rsidP="00446287">
      <w:pPr>
        <w:pStyle w:val="EndNoteBibliography"/>
        <w:ind w:left="720" w:hanging="720"/>
        <w:rPr>
          <w:noProof/>
        </w:rPr>
      </w:pPr>
      <w:r w:rsidRPr="00446287">
        <w:rPr>
          <w:noProof/>
        </w:rPr>
        <w:t>17.</w:t>
      </w:r>
      <w:r w:rsidRPr="00446287">
        <w:rPr>
          <w:noProof/>
        </w:rPr>
        <w:tab/>
        <w:t xml:space="preserve">Arvidsson, A., et al. </w:t>
      </w:r>
      <w:r w:rsidRPr="00446287">
        <w:rPr>
          <w:i/>
          <w:noProof/>
        </w:rPr>
        <w:t>Analysis of user demand patterns and locality for youtube traffic</w:t>
      </w:r>
      <w:r w:rsidRPr="00446287">
        <w:rPr>
          <w:noProof/>
        </w:rPr>
        <w:t xml:space="preserve">. in </w:t>
      </w:r>
      <w:r w:rsidRPr="00446287">
        <w:rPr>
          <w:i/>
          <w:noProof/>
        </w:rPr>
        <w:t>Teletraffic Congress (ITC), 2013 25th International</w:t>
      </w:r>
      <w:r w:rsidRPr="00446287">
        <w:rPr>
          <w:noProof/>
        </w:rPr>
        <w:t>. 2013. IEEE.</w:t>
      </w:r>
    </w:p>
    <w:p w14:paraId="21DE204E" w14:textId="77777777" w:rsidR="00446287" w:rsidRPr="00446287" w:rsidRDefault="00446287" w:rsidP="00446287">
      <w:pPr>
        <w:pStyle w:val="EndNoteBibliography"/>
        <w:ind w:left="720" w:hanging="720"/>
        <w:rPr>
          <w:noProof/>
        </w:rPr>
      </w:pPr>
      <w:r w:rsidRPr="00446287">
        <w:rPr>
          <w:noProof/>
        </w:rPr>
        <w:t>18.</w:t>
      </w:r>
      <w:r w:rsidRPr="00446287">
        <w:rPr>
          <w:noProof/>
        </w:rPr>
        <w:tab/>
        <w:t xml:space="preserve">Casas, P., et al. </w:t>
      </w:r>
      <w:r w:rsidRPr="00446287">
        <w:rPr>
          <w:i/>
          <w:noProof/>
        </w:rPr>
        <w:t>YouTube all around: Characterizing YouTube from mobile and fixed-line network vantage points</w:t>
      </w:r>
      <w:r w:rsidRPr="00446287">
        <w:rPr>
          <w:noProof/>
        </w:rPr>
        <w:t xml:space="preserve">. in </w:t>
      </w:r>
      <w:r w:rsidRPr="00446287">
        <w:rPr>
          <w:i/>
          <w:noProof/>
        </w:rPr>
        <w:t>Networks and Communications (EuCNC), 2014 European Conference on</w:t>
      </w:r>
      <w:r w:rsidRPr="00446287">
        <w:rPr>
          <w:noProof/>
        </w:rPr>
        <w:t>. 2014. IEEE.</w:t>
      </w:r>
    </w:p>
    <w:p w14:paraId="182F5FC7" w14:textId="77777777" w:rsidR="00446287" w:rsidRPr="00446287" w:rsidRDefault="00446287" w:rsidP="00446287">
      <w:pPr>
        <w:pStyle w:val="EndNoteBibliography"/>
        <w:ind w:left="720" w:hanging="720"/>
        <w:rPr>
          <w:noProof/>
        </w:rPr>
      </w:pPr>
      <w:r w:rsidRPr="00446287">
        <w:rPr>
          <w:noProof/>
        </w:rPr>
        <w:t>19.</w:t>
      </w:r>
      <w:r w:rsidRPr="00446287">
        <w:rPr>
          <w:noProof/>
        </w:rPr>
        <w:tab/>
        <w:t xml:space="preserve">Li, Z., et al. </w:t>
      </w:r>
      <w:r w:rsidRPr="00446287">
        <w:rPr>
          <w:i/>
          <w:noProof/>
        </w:rPr>
        <w:t>User behavior characterization of a large-scale mobile live streaming system</w:t>
      </w:r>
      <w:r w:rsidRPr="00446287">
        <w:rPr>
          <w:noProof/>
        </w:rPr>
        <w:t xml:space="preserve">. in </w:t>
      </w:r>
      <w:r w:rsidRPr="00446287">
        <w:rPr>
          <w:i/>
          <w:noProof/>
        </w:rPr>
        <w:t>Proceedings of the 24th International Conference on World Wide Web</w:t>
      </w:r>
      <w:r w:rsidRPr="00446287">
        <w:rPr>
          <w:noProof/>
        </w:rPr>
        <w:t>. 2015. ACM.</w:t>
      </w:r>
    </w:p>
    <w:p w14:paraId="228C69C6" w14:textId="7F6E9695" w:rsidR="00446287" w:rsidRPr="00446287" w:rsidRDefault="00446287" w:rsidP="00446287">
      <w:pPr>
        <w:pStyle w:val="EndNoteBibliography"/>
        <w:ind w:left="720" w:hanging="720"/>
        <w:rPr>
          <w:noProof/>
        </w:rPr>
      </w:pPr>
      <w:r w:rsidRPr="00446287">
        <w:rPr>
          <w:noProof/>
        </w:rPr>
        <w:t>20.</w:t>
      </w:r>
      <w:r w:rsidRPr="00446287">
        <w:rPr>
          <w:noProof/>
        </w:rPr>
        <w:tab/>
        <w:t xml:space="preserve">Apache. </w:t>
      </w:r>
      <w:r w:rsidRPr="00446287">
        <w:rPr>
          <w:i/>
          <w:noProof/>
        </w:rPr>
        <w:t>Apache Hadoop</w:t>
      </w:r>
      <w:r w:rsidRPr="00446287">
        <w:rPr>
          <w:noProof/>
        </w:rPr>
        <w:t xml:space="preserve">. Available from: </w:t>
      </w:r>
      <w:hyperlink r:id="rId20" w:history="1">
        <w:r w:rsidRPr="00446287">
          <w:rPr>
            <w:rStyle w:val="a9"/>
            <w:rFonts w:asciiTheme="minorHAnsi" w:hAnsiTheme="minorHAnsi" w:cstheme="minorBidi"/>
            <w:noProof/>
            <w:sz w:val="21"/>
          </w:rPr>
          <w:t>https://hadoop.apache.org/</w:t>
        </w:r>
      </w:hyperlink>
      <w:r w:rsidRPr="00446287">
        <w:rPr>
          <w:noProof/>
        </w:rPr>
        <w:t>.</w:t>
      </w:r>
    </w:p>
    <w:p w14:paraId="08E861F0" w14:textId="77777777" w:rsidR="00446287" w:rsidRPr="00446287" w:rsidRDefault="00446287" w:rsidP="00446287">
      <w:pPr>
        <w:pStyle w:val="EndNoteBibliography"/>
        <w:ind w:left="720" w:hanging="720"/>
        <w:rPr>
          <w:noProof/>
        </w:rPr>
      </w:pPr>
      <w:r w:rsidRPr="00446287">
        <w:rPr>
          <w:noProof/>
        </w:rPr>
        <w:t>21.</w:t>
      </w:r>
      <w:r w:rsidRPr="00446287">
        <w:rPr>
          <w:noProof/>
        </w:rPr>
        <w:tab/>
        <w:t xml:space="preserve">Lorenz, M.O., </w:t>
      </w:r>
      <w:r w:rsidRPr="00446287">
        <w:rPr>
          <w:i/>
          <w:noProof/>
        </w:rPr>
        <w:t>Methods of measuring the concentration of wealth.</w:t>
      </w:r>
      <w:r w:rsidRPr="00446287">
        <w:rPr>
          <w:noProof/>
        </w:rPr>
        <w:t xml:space="preserve"> Publications of the American statistical association, 1905. </w:t>
      </w:r>
      <w:r w:rsidRPr="00446287">
        <w:rPr>
          <w:b/>
          <w:noProof/>
        </w:rPr>
        <w:t>9</w:t>
      </w:r>
      <w:r w:rsidRPr="00446287">
        <w:rPr>
          <w:noProof/>
        </w:rPr>
        <w:t>(70): p. 209-219.</w:t>
      </w:r>
    </w:p>
    <w:p w14:paraId="213860E8" w14:textId="77777777" w:rsidR="00446287" w:rsidRPr="00446287" w:rsidRDefault="00446287" w:rsidP="00446287">
      <w:pPr>
        <w:pStyle w:val="EndNoteBibliography"/>
        <w:ind w:left="720" w:hanging="720"/>
        <w:rPr>
          <w:noProof/>
        </w:rPr>
      </w:pPr>
      <w:r w:rsidRPr="00446287">
        <w:rPr>
          <w:noProof/>
        </w:rPr>
        <w:t>22.</w:t>
      </w:r>
      <w:r w:rsidRPr="00446287">
        <w:rPr>
          <w:noProof/>
        </w:rPr>
        <w:tab/>
        <w:t xml:space="preserve">Louail, T., et al., </w:t>
      </w:r>
      <w:r w:rsidRPr="00446287">
        <w:rPr>
          <w:i/>
          <w:noProof/>
        </w:rPr>
        <w:t>From mobile phone data to the spatial structure of cities.</w:t>
      </w:r>
      <w:r w:rsidRPr="00446287">
        <w:rPr>
          <w:noProof/>
        </w:rPr>
        <w:t xml:space="preserve"> arXiv preprint arXiv:1401.4540, 2014.</w:t>
      </w:r>
    </w:p>
    <w:p w14:paraId="3D73B199" w14:textId="77777777" w:rsidR="00446287" w:rsidRPr="00446287" w:rsidRDefault="00446287" w:rsidP="00446287">
      <w:pPr>
        <w:pStyle w:val="EndNoteBibliography"/>
        <w:ind w:left="720" w:hanging="720"/>
        <w:rPr>
          <w:noProof/>
        </w:rPr>
      </w:pPr>
      <w:r w:rsidRPr="00446287">
        <w:rPr>
          <w:noProof/>
        </w:rPr>
        <w:t>23.</w:t>
      </w:r>
      <w:r w:rsidRPr="00446287">
        <w:rPr>
          <w:noProof/>
        </w:rPr>
        <w:tab/>
        <w:t xml:space="preserve">Cha, M., et al. </w:t>
      </w:r>
      <w:r w:rsidRPr="00446287">
        <w:rPr>
          <w:i/>
          <w:noProof/>
        </w:rPr>
        <w:t>I tube, you tube, everybody tubes: analyzing the world's largest user generated content video system</w:t>
      </w:r>
      <w:r w:rsidRPr="00446287">
        <w:rPr>
          <w:noProof/>
        </w:rPr>
        <w:t xml:space="preserve">. in </w:t>
      </w:r>
      <w:r w:rsidRPr="00446287">
        <w:rPr>
          <w:i/>
          <w:noProof/>
        </w:rPr>
        <w:t>Proceedings of the 7th ACM SIGCOMM conference on Internet measurement</w:t>
      </w:r>
      <w:r w:rsidRPr="00446287">
        <w:rPr>
          <w:noProof/>
        </w:rPr>
        <w:t>. 2007. ACM.</w:t>
      </w:r>
    </w:p>
    <w:p w14:paraId="16F418A2" w14:textId="5F2C317F"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7A62FE"/>
    <w:rsid w:val="0000000D"/>
    <w:rsid w:val="00001055"/>
    <w:rsid w:val="00001871"/>
    <w:rsid w:val="0000311C"/>
    <w:rsid w:val="000045CF"/>
    <w:rsid w:val="000050ED"/>
    <w:rsid w:val="00005AE3"/>
    <w:rsid w:val="00006384"/>
    <w:rsid w:val="00007DF7"/>
    <w:rsid w:val="000101D0"/>
    <w:rsid w:val="0001050E"/>
    <w:rsid w:val="00012890"/>
    <w:rsid w:val="00012CCA"/>
    <w:rsid w:val="00015671"/>
    <w:rsid w:val="000158E8"/>
    <w:rsid w:val="000164C8"/>
    <w:rsid w:val="00016E4C"/>
    <w:rsid w:val="000170EC"/>
    <w:rsid w:val="00020937"/>
    <w:rsid w:val="000222F3"/>
    <w:rsid w:val="000227B7"/>
    <w:rsid w:val="00022B7F"/>
    <w:rsid w:val="0002319C"/>
    <w:rsid w:val="00023424"/>
    <w:rsid w:val="00023A83"/>
    <w:rsid w:val="000262A4"/>
    <w:rsid w:val="000315A3"/>
    <w:rsid w:val="000325B9"/>
    <w:rsid w:val="0003364E"/>
    <w:rsid w:val="00037170"/>
    <w:rsid w:val="000405C2"/>
    <w:rsid w:val="00042F26"/>
    <w:rsid w:val="0004677D"/>
    <w:rsid w:val="0004692D"/>
    <w:rsid w:val="00046DA7"/>
    <w:rsid w:val="000501AF"/>
    <w:rsid w:val="00050C40"/>
    <w:rsid w:val="00051064"/>
    <w:rsid w:val="0005142F"/>
    <w:rsid w:val="000520F8"/>
    <w:rsid w:val="00054CC9"/>
    <w:rsid w:val="00056A75"/>
    <w:rsid w:val="000574EA"/>
    <w:rsid w:val="0006146C"/>
    <w:rsid w:val="0006357B"/>
    <w:rsid w:val="00063620"/>
    <w:rsid w:val="00064583"/>
    <w:rsid w:val="000654BB"/>
    <w:rsid w:val="0006618C"/>
    <w:rsid w:val="00066C1D"/>
    <w:rsid w:val="00066DF1"/>
    <w:rsid w:val="00067AF7"/>
    <w:rsid w:val="000705E7"/>
    <w:rsid w:val="000712A0"/>
    <w:rsid w:val="00071DF8"/>
    <w:rsid w:val="000729D4"/>
    <w:rsid w:val="00081C23"/>
    <w:rsid w:val="00087118"/>
    <w:rsid w:val="00087DBF"/>
    <w:rsid w:val="00093CB8"/>
    <w:rsid w:val="000943A4"/>
    <w:rsid w:val="0009470A"/>
    <w:rsid w:val="000955D4"/>
    <w:rsid w:val="00097DF2"/>
    <w:rsid w:val="000A13EB"/>
    <w:rsid w:val="000A30D4"/>
    <w:rsid w:val="000A3638"/>
    <w:rsid w:val="000A5268"/>
    <w:rsid w:val="000A77F9"/>
    <w:rsid w:val="000B018F"/>
    <w:rsid w:val="000B0A0E"/>
    <w:rsid w:val="000B0B37"/>
    <w:rsid w:val="000B20F1"/>
    <w:rsid w:val="000B3BAA"/>
    <w:rsid w:val="000B5942"/>
    <w:rsid w:val="000B5B0A"/>
    <w:rsid w:val="000B77CD"/>
    <w:rsid w:val="000B7A20"/>
    <w:rsid w:val="000C188D"/>
    <w:rsid w:val="000C308F"/>
    <w:rsid w:val="000C4742"/>
    <w:rsid w:val="000C4CAE"/>
    <w:rsid w:val="000C5393"/>
    <w:rsid w:val="000C596B"/>
    <w:rsid w:val="000C65A2"/>
    <w:rsid w:val="000C6944"/>
    <w:rsid w:val="000C6CBC"/>
    <w:rsid w:val="000D0944"/>
    <w:rsid w:val="000D15C6"/>
    <w:rsid w:val="000D1A8B"/>
    <w:rsid w:val="000D27F7"/>
    <w:rsid w:val="000D39EF"/>
    <w:rsid w:val="000D3D1D"/>
    <w:rsid w:val="000D4039"/>
    <w:rsid w:val="000D6BAE"/>
    <w:rsid w:val="000E296B"/>
    <w:rsid w:val="000E2F2D"/>
    <w:rsid w:val="000E3A49"/>
    <w:rsid w:val="000E5D83"/>
    <w:rsid w:val="000E65A0"/>
    <w:rsid w:val="000E674C"/>
    <w:rsid w:val="000E7C0B"/>
    <w:rsid w:val="000F0B24"/>
    <w:rsid w:val="000F123A"/>
    <w:rsid w:val="000F2152"/>
    <w:rsid w:val="000F2F37"/>
    <w:rsid w:val="000F35A9"/>
    <w:rsid w:val="000F4641"/>
    <w:rsid w:val="000F5275"/>
    <w:rsid w:val="000F69C1"/>
    <w:rsid w:val="000F7E19"/>
    <w:rsid w:val="001005E4"/>
    <w:rsid w:val="0010176F"/>
    <w:rsid w:val="001047E0"/>
    <w:rsid w:val="0010496D"/>
    <w:rsid w:val="00104E6B"/>
    <w:rsid w:val="001050A0"/>
    <w:rsid w:val="00105B22"/>
    <w:rsid w:val="0010605B"/>
    <w:rsid w:val="00106CD9"/>
    <w:rsid w:val="00107676"/>
    <w:rsid w:val="001123E9"/>
    <w:rsid w:val="00112FED"/>
    <w:rsid w:val="00113586"/>
    <w:rsid w:val="001143BC"/>
    <w:rsid w:val="001162DB"/>
    <w:rsid w:val="00117F13"/>
    <w:rsid w:val="00122919"/>
    <w:rsid w:val="00122B4D"/>
    <w:rsid w:val="00123AD6"/>
    <w:rsid w:val="001252D6"/>
    <w:rsid w:val="00125C2B"/>
    <w:rsid w:val="0012676B"/>
    <w:rsid w:val="00132267"/>
    <w:rsid w:val="00135000"/>
    <w:rsid w:val="001350E6"/>
    <w:rsid w:val="00137580"/>
    <w:rsid w:val="00137D2E"/>
    <w:rsid w:val="00140DAA"/>
    <w:rsid w:val="001411CE"/>
    <w:rsid w:val="00141ABC"/>
    <w:rsid w:val="00141C30"/>
    <w:rsid w:val="001423AD"/>
    <w:rsid w:val="00142539"/>
    <w:rsid w:val="00142A3A"/>
    <w:rsid w:val="00142F37"/>
    <w:rsid w:val="00143153"/>
    <w:rsid w:val="0014327A"/>
    <w:rsid w:val="00143C35"/>
    <w:rsid w:val="00144BE2"/>
    <w:rsid w:val="00144CE2"/>
    <w:rsid w:val="001466CD"/>
    <w:rsid w:val="00156FE0"/>
    <w:rsid w:val="00157154"/>
    <w:rsid w:val="00160348"/>
    <w:rsid w:val="00162743"/>
    <w:rsid w:val="00162E4B"/>
    <w:rsid w:val="00164DB8"/>
    <w:rsid w:val="001654B0"/>
    <w:rsid w:val="00165C08"/>
    <w:rsid w:val="00165E7C"/>
    <w:rsid w:val="0016713C"/>
    <w:rsid w:val="00167C1C"/>
    <w:rsid w:val="00170193"/>
    <w:rsid w:val="00170937"/>
    <w:rsid w:val="00170F50"/>
    <w:rsid w:val="00171403"/>
    <w:rsid w:val="00172B09"/>
    <w:rsid w:val="0017325B"/>
    <w:rsid w:val="0017375E"/>
    <w:rsid w:val="0017462E"/>
    <w:rsid w:val="001805F6"/>
    <w:rsid w:val="00180618"/>
    <w:rsid w:val="001824B8"/>
    <w:rsid w:val="00182DDC"/>
    <w:rsid w:val="00183849"/>
    <w:rsid w:val="00183BD2"/>
    <w:rsid w:val="0018606C"/>
    <w:rsid w:val="001863A7"/>
    <w:rsid w:val="00186E0F"/>
    <w:rsid w:val="00186F5C"/>
    <w:rsid w:val="0019092C"/>
    <w:rsid w:val="00191F87"/>
    <w:rsid w:val="00192EF5"/>
    <w:rsid w:val="00193300"/>
    <w:rsid w:val="001934D6"/>
    <w:rsid w:val="00197982"/>
    <w:rsid w:val="001A0136"/>
    <w:rsid w:val="001A0D5F"/>
    <w:rsid w:val="001A13B6"/>
    <w:rsid w:val="001A16A7"/>
    <w:rsid w:val="001A257E"/>
    <w:rsid w:val="001A40C2"/>
    <w:rsid w:val="001A46C5"/>
    <w:rsid w:val="001A46CB"/>
    <w:rsid w:val="001A589E"/>
    <w:rsid w:val="001A5DAE"/>
    <w:rsid w:val="001A61AF"/>
    <w:rsid w:val="001B1666"/>
    <w:rsid w:val="001B2828"/>
    <w:rsid w:val="001B2EEE"/>
    <w:rsid w:val="001C1525"/>
    <w:rsid w:val="001C194D"/>
    <w:rsid w:val="001C1BF4"/>
    <w:rsid w:val="001C39E4"/>
    <w:rsid w:val="001C4B62"/>
    <w:rsid w:val="001C5028"/>
    <w:rsid w:val="001C65C6"/>
    <w:rsid w:val="001C70F2"/>
    <w:rsid w:val="001C76DD"/>
    <w:rsid w:val="001D365F"/>
    <w:rsid w:val="001D3BAF"/>
    <w:rsid w:val="001D488A"/>
    <w:rsid w:val="001D54A8"/>
    <w:rsid w:val="001D598E"/>
    <w:rsid w:val="001D5D3B"/>
    <w:rsid w:val="001D7160"/>
    <w:rsid w:val="001E074A"/>
    <w:rsid w:val="001E147A"/>
    <w:rsid w:val="001E19D7"/>
    <w:rsid w:val="001E2104"/>
    <w:rsid w:val="001E3B15"/>
    <w:rsid w:val="001E67FD"/>
    <w:rsid w:val="001E7193"/>
    <w:rsid w:val="001E7389"/>
    <w:rsid w:val="001E7828"/>
    <w:rsid w:val="001F235D"/>
    <w:rsid w:val="001F3CC8"/>
    <w:rsid w:val="001F40FE"/>
    <w:rsid w:val="001F5755"/>
    <w:rsid w:val="001F5856"/>
    <w:rsid w:val="001F5E99"/>
    <w:rsid w:val="001F619A"/>
    <w:rsid w:val="0020087F"/>
    <w:rsid w:val="0020297E"/>
    <w:rsid w:val="00205387"/>
    <w:rsid w:val="00206369"/>
    <w:rsid w:val="00206AF2"/>
    <w:rsid w:val="00207932"/>
    <w:rsid w:val="002104FF"/>
    <w:rsid w:val="002107D7"/>
    <w:rsid w:val="002114D2"/>
    <w:rsid w:val="00211729"/>
    <w:rsid w:val="002124B2"/>
    <w:rsid w:val="002150CF"/>
    <w:rsid w:val="002156E5"/>
    <w:rsid w:val="00215C21"/>
    <w:rsid w:val="00215CDF"/>
    <w:rsid w:val="00216D5A"/>
    <w:rsid w:val="00217A26"/>
    <w:rsid w:val="00221166"/>
    <w:rsid w:val="0022166B"/>
    <w:rsid w:val="002224A8"/>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54EC"/>
    <w:rsid w:val="00235F07"/>
    <w:rsid w:val="00236256"/>
    <w:rsid w:val="002405C0"/>
    <w:rsid w:val="00241378"/>
    <w:rsid w:val="00241391"/>
    <w:rsid w:val="0024166B"/>
    <w:rsid w:val="00242788"/>
    <w:rsid w:val="00242B3B"/>
    <w:rsid w:val="002435F5"/>
    <w:rsid w:val="0024454F"/>
    <w:rsid w:val="00244F29"/>
    <w:rsid w:val="00245159"/>
    <w:rsid w:val="002452ED"/>
    <w:rsid w:val="00247170"/>
    <w:rsid w:val="00247814"/>
    <w:rsid w:val="0024795A"/>
    <w:rsid w:val="0025178C"/>
    <w:rsid w:val="00251DC1"/>
    <w:rsid w:val="00252620"/>
    <w:rsid w:val="00252BC3"/>
    <w:rsid w:val="00252CF5"/>
    <w:rsid w:val="002537EB"/>
    <w:rsid w:val="00253DBF"/>
    <w:rsid w:val="00256EE9"/>
    <w:rsid w:val="002570DD"/>
    <w:rsid w:val="002606CF"/>
    <w:rsid w:val="00260854"/>
    <w:rsid w:val="0026142E"/>
    <w:rsid w:val="00261F60"/>
    <w:rsid w:val="002624D2"/>
    <w:rsid w:val="00262709"/>
    <w:rsid w:val="00262C6A"/>
    <w:rsid w:val="00263B59"/>
    <w:rsid w:val="002665B3"/>
    <w:rsid w:val="00267C19"/>
    <w:rsid w:val="00271007"/>
    <w:rsid w:val="00271223"/>
    <w:rsid w:val="00271605"/>
    <w:rsid w:val="00272CC3"/>
    <w:rsid w:val="00273E40"/>
    <w:rsid w:val="00275681"/>
    <w:rsid w:val="00275731"/>
    <w:rsid w:val="00276DCD"/>
    <w:rsid w:val="00280C8D"/>
    <w:rsid w:val="002816F1"/>
    <w:rsid w:val="002845D6"/>
    <w:rsid w:val="00285140"/>
    <w:rsid w:val="002859A9"/>
    <w:rsid w:val="00286ACE"/>
    <w:rsid w:val="00287703"/>
    <w:rsid w:val="002878EB"/>
    <w:rsid w:val="00290236"/>
    <w:rsid w:val="00290551"/>
    <w:rsid w:val="00296AAF"/>
    <w:rsid w:val="00296BC9"/>
    <w:rsid w:val="0029738B"/>
    <w:rsid w:val="002A1F56"/>
    <w:rsid w:val="002A3F14"/>
    <w:rsid w:val="002A46F4"/>
    <w:rsid w:val="002A4864"/>
    <w:rsid w:val="002A5621"/>
    <w:rsid w:val="002A602D"/>
    <w:rsid w:val="002A715F"/>
    <w:rsid w:val="002B0573"/>
    <w:rsid w:val="002B0D05"/>
    <w:rsid w:val="002B232C"/>
    <w:rsid w:val="002B4363"/>
    <w:rsid w:val="002B516D"/>
    <w:rsid w:val="002B5472"/>
    <w:rsid w:val="002B6E67"/>
    <w:rsid w:val="002B7C4C"/>
    <w:rsid w:val="002C25CD"/>
    <w:rsid w:val="002C4CD0"/>
    <w:rsid w:val="002C4EA4"/>
    <w:rsid w:val="002C7391"/>
    <w:rsid w:val="002D177A"/>
    <w:rsid w:val="002D1F09"/>
    <w:rsid w:val="002D41DE"/>
    <w:rsid w:val="002D4D28"/>
    <w:rsid w:val="002D5CBC"/>
    <w:rsid w:val="002D70F9"/>
    <w:rsid w:val="002D7C10"/>
    <w:rsid w:val="002E7FC1"/>
    <w:rsid w:val="002F1D80"/>
    <w:rsid w:val="002F43AF"/>
    <w:rsid w:val="002F6AFD"/>
    <w:rsid w:val="003002A4"/>
    <w:rsid w:val="00301862"/>
    <w:rsid w:val="003026E7"/>
    <w:rsid w:val="0030282F"/>
    <w:rsid w:val="00303831"/>
    <w:rsid w:val="00305082"/>
    <w:rsid w:val="00305B64"/>
    <w:rsid w:val="00306434"/>
    <w:rsid w:val="00306827"/>
    <w:rsid w:val="00306B8D"/>
    <w:rsid w:val="00306E36"/>
    <w:rsid w:val="0031349B"/>
    <w:rsid w:val="00313815"/>
    <w:rsid w:val="00314E5B"/>
    <w:rsid w:val="0031532B"/>
    <w:rsid w:val="003228EB"/>
    <w:rsid w:val="0032310A"/>
    <w:rsid w:val="0032396A"/>
    <w:rsid w:val="00323CB2"/>
    <w:rsid w:val="00326937"/>
    <w:rsid w:val="003270FE"/>
    <w:rsid w:val="00331590"/>
    <w:rsid w:val="0033270B"/>
    <w:rsid w:val="00333E5F"/>
    <w:rsid w:val="00334287"/>
    <w:rsid w:val="0033780D"/>
    <w:rsid w:val="00340B17"/>
    <w:rsid w:val="00342BFD"/>
    <w:rsid w:val="003431C1"/>
    <w:rsid w:val="00345C51"/>
    <w:rsid w:val="00345EBA"/>
    <w:rsid w:val="00347F37"/>
    <w:rsid w:val="00350348"/>
    <w:rsid w:val="00350DF7"/>
    <w:rsid w:val="00350E87"/>
    <w:rsid w:val="00351EFC"/>
    <w:rsid w:val="00352113"/>
    <w:rsid w:val="00353295"/>
    <w:rsid w:val="00353AE8"/>
    <w:rsid w:val="00354D25"/>
    <w:rsid w:val="00354E74"/>
    <w:rsid w:val="00357164"/>
    <w:rsid w:val="003639AF"/>
    <w:rsid w:val="00367380"/>
    <w:rsid w:val="0036786A"/>
    <w:rsid w:val="00367FAB"/>
    <w:rsid w:val="00370D58"/>
    <w:rsid w:val="0037399E"/>
    <w:rsid w:val="003742B8"/>
    <w:rsid w:val="0037457F"/>
    <w:rsid w:val="003745CA"/>
    <w:rsid w:val="00375655"/>
    <w:rsid w:val="003808DA"/>
    <w:rsid w:val="00382051"/>
    <w:rsid w:val="00383376"/>
    <w:rsid w:val="003859E5"/>
    <w:rsid w:val="0038655B"/>
    <w:rsid w:val="00386662"/>
    <w:rsid w:val="00387B53"/>
    <w:rsid w:val="00390B0A"/>
    <w:rsid w:val="003916E6"/>
    <w:rsid w:val="0039229E"/>
    <w:rsid w:val="003933D7"/>
    <w:rsid w:val="00394549"/>
    <w:rsid w:val="003960C2"/>
    <w:rsid w:val="003A12EA"/>
    <w:rsid w:val="003A16CC"/>
    <w:rsid w:val="003A296E"/>
    <w:rsid w:val="003A44F5"/>
    <w:rsid w:val="003A45E1"/>
    <w:rsid w:val="003A63DA"/>
    <w:rsid w:val="003A6C5B"/>
    <w:rsid w:val="003A7F9D"/>
    <w:rsid w:val="003B4DCE"/>
    <w:rsid w:val="003B6769"/>
    <w:rsid w:val="003B6FD5"/>
    <w:rsid w:val="003B73BF"/>
    <w:rsid w:val="003B7CD4"/>
    <w:rsid w:val="003B7FA7"/>
    <w:rsid w:val="003C0995"/>
    <w:rsid w:val="003C0D54"/>
    <w:rsid w:val="003C0F01"/>
    <w:rsid w:val="003C19FC"/>
    <w:rsid w:val="003C3440"/>
    <w:rsid w:val="003C4013"/>
    <w:rsid w:val="003C46E6"/>
    <w:rsid w:val="003C4D7D"/>
    <w:rsid w:val="003C5F10"/>
    <w:rsid w:val="003C7878"/>
    <w:rsid w:val="003D50F1"/>
    <w:rsid w:val="003D6A43"/>
    <w:rsid w:val="003D6A66"/>
    <w:rsid w:val="003E3182"/>
    <w:rsid w:val="003E4B8F"/>
    <w:rsid w:val="003E4CCE"/>
    <w:rsid w:val="003E51CA"/>
    <w:rsid w:val="003E5496"/>
    <w:rsid w:val="003E5535"/>
    <w:rsid w:val="003E631A"/>
    <w:rsid w:val="003E65D9"/>
    <w:rsid w:val="003E6F90"/>
    <w:rsid w:val="003F1A16"/>
    <w:rsid w:val="003F24B2"/>
    <w:rsid w:val="003F2D0E"/>
    <w:rsid w:val="003F2DB2"/>
    <w:rsid w:val="003F39CE"/>
    <w:rsid w:val="003F4FED"/>
    <w:rsid w:val="003F5162"/>
    <w:rsid w:val="003F6718"/>
    <w:rsid w:val="003F73C3"/>
    <w:rsid w:val="003F73D6"/>
    <w:rsid w:val="003F76E6"/>
    <w:rsid w:val="003F7BE9"/>
    <w:rsid w:val="00400153"/>
    <w:rsid w:val="004057D3"/>
    <w:rsid w:val="00406603"/>
    <w:rsid w:val="00407433"/>
    <w:rsid w:val="00410E41"/>
    <w:rsid w:val="00414093"/>
    <w:rsid w:val="004141CC"/>
    <w:rsid w:val="00415230"/>
    <w:rsid w:val="0041559B"/>
    <w:rsid w:val="00415F6D"/>
    <w:rsid w:val="00416751"/>
    <w:rsid w:val="00417482"/>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36BD"/>
    <w:rsid w:val="00443BE5"/>
    <w:rsid w:val="00444E16"/>
    <w:rsid w:val="00446287"/>
    <w:rsid w:val="004466C3"/>
    <w:rsid w:val="00450BF6"/>
    <w:rsid w:val="00452E8C"/>
    <w:rsid w:val="00453278"/>
    <w:rsid w:val="00456261"/>
    <w:rsid w:val="004610BF"/>
    <w:rsid w:val="004616F2"/>
    <w:rsid w:val="0046181B"/>
    <w:rsid w:val="00461F67"/>
    <w:rsid w:val="0046289D"/>
    <w:rsid w:val="004653C5"/>
    <w:rsid w:val="00465586"/>
    <w:rsid w:val="00465D0B"/>
    <w:rsid w:val="00466F38"/>
    <w:rsid w:val="004671DB"/>
    <w:rsid w:val="00467512"/>
    <w:rsid w:val="004732E5"/>
    <w:rsid w:val="00473F08"/>
    <w:rsid w:val="004752E4"/>
    <w:rsid w:val="004805A4"/>
    <w:rsid w:val="00480616"/>
    <w:rsid w:val="00480796"/>
    <w:rsid w:val="004825A5"/>
    <w:rsid w:val="0048656D"/>
    <w:rsid w:val="00486677"/>
    <w:rsid w:val="00487B72"/>
    <w:rsid w:val="00490656"/>
    <w:rsid w:val="00491C38"/>
    <w:rsid w:val="0049657E"/>
    <w:rsid w:val="004A135E"/>
    <w:rsid w:val="004A317C"/>
    <w:rsid w:val="004A4564"/>
    <w:rsid w:val="004A4D86"/>
    <w:rsid w:val="004A57F6"/>
    <w:rsid w:val="004A631F"/>
    <w:rsid w:val="004B0759"/>
    <w:rsid w:val="004B0B5B"/>
    <w:rsid w:val="004B1F58"/>
    <w:rsid w:val="004B39E9"/>
    <w:rsid w:val="004B4020"/>
    <w:rsid w:val="004B4690"/>
    <w:rsid w:val="004B7855"/>
    <w:rsid w:val="004C1160"/>
    <w:rsid w:val="004C574E"/>
    <w:rsid w:val="004D0488"/>
    <w:rsid w:val="004D0F99"/>
    <w:rsid w:val="004D1A84"/>
    <w:rsid w:val="004D2AEE"/>
    <w:rsid w:val="004D4672"/>
    <w:rsid w:val="004D4DF6"/>
    <w:rsid w:val="004D6726"/>
    <w:rsid w:val="004E0340"/>
    <w:rsid w:val="004E089C"/>
    <w:rsid w:val="004E10DD"/>
    <w:rsid w:val="004E2107"/>
    <w:rsid w:val="004E258F"/>
    <w:rsid w:val="004E4151"/>
    <w:rsid w:val="004E5730"/>
    <w:rsid w:val="004E6068"/>
    <w:rsid w:val="004E6BB4"/>
    <w:rsid w:val="004E7A50"/>
    <w:rsid w:val="004F1BB7"/>
    <w:rsid w:val="004F5380"/>
    <w:rsid w:val="004F5725"/>
    <w:rsid w:val="004F69CB"/>
    <w:rsid w:val="005015D8"/>
    <w:rsid w:val="00501E5D"/>
    <w:rsid w:val="0050207D"/>
    <w:rsid w:val="00502717"/>
    <w:rsid w:val="00502E07"/>
    <w:rsid w:val="005036A5"/>
    <w:rsid w:val="00503E82"/>
    <w:rsid w:val="005047AF"/>
    <w:rsid w:val="00505368"/>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6155"/>
    <w:rsid w:val="00527672"/>
    <w:rsid w:val="005277D8"/>
    <w:rsid w:val="00527A0C"/>
    <w:rsid w:val="005301EA"/>
    <w:rsid w:val="00530978"/>
    <w:rsid w:val="00530BB3"/>
    <w:rsid w:val="00533E84"/>
    <w:rsid w:val="0053531E"/>
    <w:rsid w:val="00535D61"/>
    <w:rsid w:val="00537B2A"/>
    <w:rsid w:val="00537DCA"/>
    <w:rsid w:val="00537F40"/>
    <w:rsid w:val="00540156"/>
    <w:rsid w:val="00541044"/>
    <w:rsid w:val="005413E5"/>
    <w:rsid w:val="0054220E"/>
    <w:rsid w:val="00542A4A"/>
    <w:rsid w:val="00543F1E"/>
    <w:rsid w:val="0054413E"/>
    <w:rsid w:val="00544253"/>
    <w:rsid w:val="00544309"/>
    <w:rsid w:val="0054471A"/>
    <w:rsid w:val="00544F9B"/>
    <w:rsid w:val="005450D4"/>
    <w:rsid w:val="00546A9A"/>
    <w:rsid w:val="00547232"/>
    <w:rsid w:val="005472EA"/>
    <w:rsid w:val="00550C29"/>
    <w:rsid w:val="00551C46"/>
    <w:rsid w:val="00551E35"/>
    <w:rsid w:val="005522B4"/>
    <w:rsid w:val="005522EE"/>
    <w:rsid w:val="00554CF9"/>
    <w:rsid w:val="005556AC"/>
    <w:rsid w:val="00555912"/>
    <w:rsid w:val="00560070"/>
    <w:rsid w:val="0056046D"/>
    <w:rsid w:val="0056102A"/>
    <w:rsid w:val="005610E7"/>
    <w:rsid w:val="0056114E"/>
    <w:rsid w:val="0056156C"/>
    <w:rsid w:val="00563F8E"/>
    <w:rsid w:val="00564C66"/>
    <w:rsid w:val="00566A2C"/>
    <w:rsid w:val="00573C04"/>
    <w:rsid w:val="00576337"/>
    <w:rsid w:val="00577214"/>
    <w:rsid w:val="005802F1"/>
    <w:rsid w:val="00580ED8"/>
    <w:rsid w:val="005815EA"/>
    <w:rsid w:val="00582E58"/>
    <w:rsid w:val="00584523"/>
    <w:rsid w:val="0058551C"/>
    <w:rsid w:val="005867C5"/>
    <w:rsid w:val="005867F6"/>
    <w:rsid w:val="00590122"/>
    <w:rsid w:val="00590562"/>
    <w:rsid w:val="00590A60"/>
    <w:rsid w:val="00592806"/>
    <w:rsid w:val="00592962"/>
    <w:rsid w:val="00594B49"/>
    <w:rsid w:val="005A0DAA"/>
    <w:rsid w:val="005A2A9C"/>
    <w:rsid w:val="005A2C94"/>
    <w:rsid w:val="005A3312"/>
    <w:rsid w:val="005A4EE9"/>
    <w:rsid w:val="005A4F74"/>
    <w:rsid w:val="005A648F"/>
    <w:rsid w:val="005B0880"/>
    <w:rsid w:val="005B3031"/>
    <w:rsid w:val="005B4614"/>
    <w:rsid w:val="005B6165"/>
    <w:rsid w:val="005B724B"/>
    <w:rsid w:val="005B75DF"/>
    <w:rsid w:val="005C0494"/>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5DD2"/>
    <w:rsid w:val="005D6719"/>
    <w:rsid w:val="005D6EDB"/>
    <w:rsid w:val="005E0912"/>
    <w:rsid w:val="005E0A34"/>
    <w:rsid w:val="005E1058"/>
    <w:rsid w:val="005E2615"/>
    <w:rsid w:val="005E2D9E"/>
    <w:rsid w:val="005E3998"/>
    <w:rsid w:val="005E46D6"/>
    <w:rsid w:val="005E695C"/>
    <w:rsid w:val="005F0701"/>
    <w:rsid w:val="005F2509"/>
    <w:rsid w:val="005F2E6B"/>
    <w:rsid w:val="005F3889"/>
    <w:rsid w:val="005F5797"/>
    <w:rsid w:val="005F5A76"/>
    <w:rsid w:val="005F714F"/>
    <w:rsid w:val="005F7B71"/>
    <w:rsid w:val="00603278"/>
    <w:rsid w:val="00603CF2"/>
    <w:rsid w:val="00604363"/>
    <w:rsid w:val="006049BA"/>
    <w:rsid w:val="00606022"/>
    <w:rsid w:val="00606456"/>
    <w:rsid w:val="00606EFE"/>
    <w:rsid w:val="00611006"/>
    <w:rsid w:val="0061137B"/>
    <w:rsid w:val="006148E6"/>
    <w:rsid w:val="00615C46"/>
    <w:rsid w:val="00621D7A"/>
    <w:rsid w:val="00622392"/>
    <w:rsid w:val="00623BDB"/>
    <w:rsid w:val="00624550"/>
    <w:rsid w:val="006253EF"/>
    <w:rsid w:val="0062663D"/>
    <w:rsid w:val="00626713"/>
    <w:rsid w:val="00626FF1"/>
    <w:rsid w:val="006302EC"/>
    <w:rsid w:val="00630512"/>
    <w:rsid w:val="00630CCE"/>
    <w:rsid w:val="00634071"/>
    <w:rsid w:val="00634903"/>
    <w:rsid w:val="00635C3F"/>
    <w:rsid w:val="00635D11"/>
    <w:rsid w:val="00636DBE"/>
    <w:rsid w:val="006370FB"/>
    <w:rsid w:val="006376B6"/>
    <w:rsid w:val="00640055"/>
    <w:rsid w:val="006403C4"/>
    <w:rsid w:val="00641322"/>
    <w:rsid w:val="00641557"/>
    <w:rsid w:val="006434FB"/>
    <w:rsid w:val="00643846"/>
    <w:rsid w:val="00643DB4"/>
    <w:rsid w:val="006443E2"/>
    <w:rsid w:val="00647098"/>
    <w:rsid w:val="00650184"/>
    <w:rsid w:val="00650F32"/>
    <w:rsid w:val="00651A48"/>
    <w:rsid w:val="00651FFC"/>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23FE"/>
    <w:rsid w:val="00672AB3"/>
    <w:rsid w:val="00672B6C"/>
    <w:rsid w:val="00673433"/>
    <w:rsid w:val="0067783B"/>
    <w:rsid w:val="00680C88"/>
    <w:rsid w:val="0068216F"/>
    <w:rsid w:val="00682C8A"/>
    <w:rsid w:val="0068323E"/>
    <w:rsid w:val="00685DD8"/>
    <w:rsid w:val="006862B4"/>
    <w:rsid w:val="006871CE"/>
    <w:rsid w:val="006877CA"/>
    <w:rsid w:val="00694590"/>
    <w:rsid w:val="00694699"/>
    <w:rsid w:val="00695DDE"/>
    <w:rsid w:val="00696D38"/>
    <w:rsid w:val="00697708"/>
    <w:rsid w:val="00697AC0"/>
    <w:rsid w:val="006A0F21"/>
    <w:rsid w:val="006A1FA8"/>
    <w:rsid w:val="006A4564"/>
    <w:rsid w:val="006A60E7"/>
    <w:rsid w:val="006A6D86"/>
    <w:rsid w:val="006A796F"/>
    <w:rsid w:val="006B11CE"/>
    <w:rsid w:val="006B1939"/>
    <w:rsid w:val="006B4741"/>
    <w:rsid w:val="006B5E84"/>
    <w:rsid w:val="006B70B7"/>
    <w:rsid w:val="006C14D2"/>
    <w:rsid w:val="006C1A99"/>
    <w:rsid w:val="006C1FF5"/>
    <w:rsid w:val="006C2531"/>
    <w:rsid w:val="006C3DE4"/>
    <w:rsid w:val="006C49E3"/>
    <w:rsid w:val="006C78E2"/>
    <w:rsid w:val="006C7F54"/>
    <w:rsid w:val="006D09EE"/>
    <w:rsid w:val="006D2408"/>
    <w:rsid w:val="006D2E9F"/>
    <w:rsid w:val="006E0184"/>
    <w:rsid w:val="006E0986"/>
    <w:rsid w:val="006E4DFD"/>
    <w:rsid w:val="006E5B1A"/>
    <w:rsid w:val="006E654B"/>
    <w:rsid w:val="006E7CCC"/>
    <w:rsid w:val="006F0C3B"/>
    <w:rsid w:val="006F3ED3"/>
    <w:rsid w:val="006F45E3"/>
    <w:rsid w:val="006F4867"/>
    <w:rsid w:val="006F4DB7"/>
    <w:rsid w:val="006F5460"/>
    <w:rsid w:val="006F5DB3"/>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A6D"/>
    <w:rsid w:val="00714ACB"/>
    <w:rsid w:val="0071784A"/>
    <w:rsid w:val="00717A41"/>
    <w:rsid w:val="0072034D"/>
    <w:rsid w:val="0072648C"/>
    <w:rsid w:val="00726DD4"/>
    <w:rsid w:val="007329C4"/>
    <w:rsid w:val="00732BD8"/>
    <w:rsid w:val="007400FE"/>
    <w:rsid w:val="00740F32"/>
    <w:rsid w:val="0074582D"/>
    <w:rsid w:val="007512F2"/>
    <w:rsid w:val="007543F0"/>
    <w:rsid w:val="007556D2"/>
    <w:rsid w:val="00756857"/>
    <w:rsid w:val="007573C7"/>
    <w:rsid w:val="0075746D"/>
    <w:rsid w:val="007579CE"/>
    <w:rsid w:val="0076034C"/>
    <w:rsid w:val="00760731"/>
    <w:rsid w:val="007622FC"/>
    <w:rsid w:val="007642C7"/>
    <w:rsid w:val="007648B2"/>
    <w:rsid w:val="00764B58"/>
    <w:rsid w:val="00765D98"/>
    <w:rsid w:val="007669EE"/>
    <w:rsid w:val="00767002"/>
    <w:rsid w:val="00774A44"/>
    <w:rsid w:val="00775D07"/>
    <w:rsid w:val="0077660F"/>
    <w:rsid w:val="00776DF8"/>
    <w:rsid w:val="00777B64"/>
    <w:rsid w:val="00777F4C"/>
    <w:rsid w:val="007805A9"/>
    <w:rsid w:val="007805C1"/>
    <w:rsid w:val="00780E6C"/>
    <w:rsid w:val="00781150"/>
    <w:rsid w:val="00783EFE"/>
    <w:rsid w:val="00785879"/>
    <w:rsid w:val="00785F52"/>
    <w:rsid w:val="00787192"/>
    <w:rsid w:val="00787204"/>
    <w:rsid w:val="00787A5B"/>
    <w:rsid w:val="00790851"/>
    <w:rsid w:val="00792E99"/>
    <w:rsid w:val="0079429B"/>
    <w:rsid w:val="007944A2"/>
    <w:rsid w:val="007949BC"/>
    <w:rsid w:val="00796816"/>
    <w:rsid w:val="00797E0C"/>
    <w:rsid w:val="00797E27"/>
    <w:rsid w:val="007A0D6D"/>
    <w:rsid w:val="007A2644"/>
    <w:rsid w:val="007A37BD"/>
    <w:rsid w:val="007A43BC"/>
    <w:rsid w:val="007A46ED"/>
    <w:rsid w:val="007A4FEA"/>
    <w:rsid w:val="007A58AB"/>
    <w:rsid w:val="007A62FE"/>
    <w:rsid w:val="007A6FD7"/>
    <w:rsid w:val="007B05DD"/>
    <w:rsid w:val="007B082F"/>
    <w:rsid w:val="007B0CE9"/>
    <w:rsid w:val="007B1470"/>
    <w:rsid w:val="007B1DCD"/>
    <w:rsid w:val="007B26E3"/>
    <w:rsid w:val="007B2BF9"/>
    <w:rsid w:val="007B3E84"/>
    <w:rsid w:val="007B3F4A"/>
    <w:rsid w:val="007B5BDF"/>
    <w:rsid w:val="007B6073"/>
    <w:rsid w:val="007B734C"/>
    <w:rsid w:val="007C3936"/>
    <w:rsid w:val="007C48F4"/>
    <w:rsid w:val="007C4B34"/>
    <w:rsid w:val="007C7B63"/>
    <w:rsid w:val="007C7DE3"/>
    <w:rsid w:val="007D0469"/>
    <w:rsid w:val="007D22AA"/>
    <w:rsid w:val="007D2A9E"/>
    <w:rsid w:val="007D4514"/>
    <w:rsid w:val="007D6E61"/>
    <w:rsid w:val="007E1568"/>
    <w:rsid w:val="007E1815"/>
    <w:rsid w:val="007E1A60"/>
    <w:rsid w:val="007E1F6C"/>
    <w:rsid w:val="007E28AA"/>
    <w:rsid w:val="007E6B9C"/>
    <w:rsid w:val="007E7D93"/>
    <w:rsid w:val="007F0768"/>
    <w:rsid w:val="007F1051"/>
    <w:rsid w:val="007F15AB"/>
    <w:rsid w:val="007F19F4"/>
    <w:rsid w:val="007F43A2"/>
    <w:rsid w:val="007F4E17"/>
    <w:rsid w:val="007F4EA1"/>
    <w:rsid w:val="007F7F28"/>
    <w:rsid w:val="008011B9"/>
    <w:rsid w:val="00801207"/>
    <w:rsid w:val="00801D94"/>
    <w:rsid w:val="00803415"/>
    <w:rsid w:val="00805CCC"/>
    <w:rsid w:val="00806CB6"/>
    <w:rsid w:val="00807C7B"/>
    <w:rsid w:val="008104B7"/>
    <w:rsid w:val="0081413E"/>
    <w:rsid w:val="008153A1"/>
    <w:rsid w:val="008168E4"/>
    <w:rsid w:val="008169B4"/>
    <w:rsid w:val="00816B34"/>
    <w:rsid w:val="00817157"/>
    <w:rsid w:val="00820490"/>
    <w:rsid w:val="00820E4F"/>
    <w:rsid w:val="00822F26"/>
    <w:rsid w:val="00823125"/>
    <w:rsid w:val="00823145"/>
    <w:rsid w:val="00823C29"/>
    <w:rsid w:val="00824D85"/>
    <w:rsid w:val="008269E4"/>
    <w:rsid w:val="008274AB"/>
    <w:rsid w:val="008309C6"/>
    <w:rsid w:val="00830EFD"/>
    <w:rsid w:val="00830F0D"/>
    <w:rsid w:val="00831646"/>
    <w:rsid w:val="008324D1"/>
    <w:rsid w:val="008336AA"/>
    <w:rsid w:val="00835091"/>
    <w:rsid w:val="0083549A"/>
    <w:rsid w:val="00835BD8"/>
    <w:rsid w:val="00836107"/>
    <w:rsid w:val="008373F2"/>
    <w:rsid w:val="008375A5"/>
    <w:rsid w:val="00840B16"/>
    <w:rsid w:val="00841AC3"/>
    <w:rsid w:val="00841B54"/>
    <w:rsid w:val="00844570"/>
    <w:rsid w:val="00845999"/>
    <w:rsid w:val="00846313"/>
    <w:rsid w:val="0084680A"/>
    <w:rsid w:val="00851F2F"/>
    <w:rsid w:val="0085221A"/>
    <w:rsid w:val="00852737"/>
    <w:rsid w:val="008531B3"/>
    <w:rsid w:val="008537D8"/>
    <w:rsid w:val="00853912"/>
    <w:rsid w:val="0085580C"/>
    <w:rsid w:val="00856E91"/>
    <w:rsid w:val="00857921"/>
    <w:rsid w:val="0086283D"/>
    <w:rsid w:val="0086425B"/>
    <w:rsid w:val="00864933"/>
    <w:rsid w:val="00866417"/>
    <w:rsid w:val="00866FFD"/>
    <w:rsid w:val="00871B4C"/>
    <w:rsid w:val="00871FDE"/>
    <w:rsid w:val="0087502C"/>
    <w:rsid w:val="00880157"/>
    <w:rsid w:val="00883154"/>
    <w:rsid w:val="008833E6"/>
    <w:rsid w:val="008843E5"/>
    <w:rsid w:val="00885C14"/>
    <w:rsid w:val="008860A1"/>
    <w:rsid w:val="00886275"/>
    <w:rsid w:val="0088763E"/>
    <w:rsid w:val="0089221E"/>
    <w:rsid w:val="008928E4"/>
    <w:rsid w:val="00894305"/>
    <w:rsid w:val="00896247"/>
    <w:rsid w:val="008A093D"/>
    <w:rsid w:val="008A0A2E"/>
    <w:rsid w:val="008A0A42"/>
    <w:rsid w:val="008A0B5F"/>
    <w:rsid w:val="008A0FC6"/>
    <w:rsid w:val="008A1C93"/>
    <w:rsid w:val="008A2637"/>
    <w:rsid w:val="008A310D"/>
    <w:rsid w:val="008A5B81"/>
    <w:rsid w:val="008A7BD5"/>
    <w:rsid w:val="008B07AE"/>
    <w:rsid w:val="008B4CDD"/>
    <w:rsid w:val="008B61B2"/>
    <w:rsid w:val="008B678B"/>
    <w:rsid w:val="008B764C"/>
    <w:rsid w:val="008B777E"/>
    <w:rsid w:val="008B780C"/>
    <w:rsid w:val="008B7EAC"/>
    <w:rsid w:val="008C1514"/>
    <w:rsid w:val="008C27A2"/>
    <w:rsid w:val="008C2CE7"/>
    <w:rsid w:val="008C2F92"/>
    <w:rsid w:val="008C3AD4"/>
    <w:rsid w:val="008C6502"/>
    <w:rsid w:val="008C6679"/>
    <w:rsid w:val="008D05D1"/>
    <w:rsid w:val="008D153F"/>
    <w:rsid w:val="008D1BB4"/>
    <w:rsid w:val="008D24FA"/>
    <w:rsid w:val="008D36ED"/>
    <w:rsid w:val="008D37A2"/>
    <w:rsid w:val="008D3CB0"/>
    <w:rsid w:val="008D42FA"/>
    <w:rsid w:val="008D4DA7"/>
    <w:rsid w:val="008D70F9"/>
    <w:rsid w:val="008D7947"/>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750F"/>
    <w:rsid w:val="00910F91"/>
    <w:rsid w:val="00912AF6"/>
    <w:rsid w:val="00914E63"/>
    <w:rsid w:val="009178F9"/>
    <w:rsid w:val="0092038B"/>
    <w:rsid w:val="009214A6"/>
    <w:rsid w:val="00921AD6"/>
    <w:rsid w:val="00922CFC"/>
    <w:rsid w:val="00922E8B"/>
    <w:rsid w:val="00923DEE"/>
    <w:rsid w:val="00925961"/>
    <w:rsid w:val="009272A6"/>
    <w:rsid w:val="009277C4"/>
    <w:rsid w:val="00927D5B"/>
    <w:rsid w:val="00927EE9"/>
    <w:rsid w:val="00933031"/>
    <w:rsid w:val="00933964"/>
    <w:rsid w:val="00935E46"/>
    <w:rsid w:val="00936328"/>
    <w:rsid w:val="009369A3"/>
    <w:rsid w:val="00937052"/>
    <w:rsid w:val="0093772F"/>
    <w:rsid w:val="0093776C"/>
    <w:rsid w:val="00941F38"/>
    <w:rsid w:val="009430A8"/>
    <w:rsid w:val="00943D0B"/>
    <w:rsid w:val="0094429D"/>
    <w:rsid w:val="00945682"/>
    <w:rsid w:val="00946BEA"/>
    <w:rsid w:val="009470D6"/>
    <w:rsid w:val="00950243"/>
    <w:rsid w:val="00950A08"/>
    <w:rsid w:val="009528F7"/>
    <w:rsid w:val="009536F2"/>
    <w:rsid w:val="0095680B"/>
    <w:rsid w:val="00956BC1"/>
    <w:rsid w:val="00962925"/>
    <w:rsid w:val="0096320A"/>
    <w:rsid w:val="00963E57"/>
    <w:rsid w:val="00964F7B"/>
    <w:rsid w:val="0097030A"/>
    <w:rsid w:val="009704A5"/>
    <w:rsid w:val="00971CB9"/>
    <w:rsid w:val="00972D5A"/>
    <w:rsid w:val="009734B2"/>
    <w:rsid w:val="0097640C"/>
    <w:rsid w:val="00977B0B"/>
    <w:rsid w:val="0098013E"/>
    <w:rsid w:val="0098094E"/>
    <w:rsid w:val="00980FDE"/>
    <w:rsid w:val="00982109"/>
    <w:rsid w:val="009828D3"/>
    <w:rsid w:val="00982A86"/>
    <w:rsid w:val="00983A20"/>
    <w:rsid w:val="00983AF9"/>
    <w:rsid w:val="0098501E"/>
    <w:rsid w:val="009866F0"/>
    <w:rsid w:val="00986A1C"/>
    <w:rsid w:val="00986BEE"/>
    <w:rsid w:val="009909E6"/>
    <w:rsid w:val="009946E5"/>
    <w:rsid w:val="009957A6"/>
    <w:rsid w:val="009959E8"/>
    <w:rsid w:val="00997DC2"/>
    <w:rsid w:val="009A0503"/>
    <w:rsid w:val="009A0659"/>
    <w:rsid w:val="009A0D13"/>
    <w:rsid w:val="009A198E"/>
    <w:rsid w:val="009A1B64"/>
    <w:rsid w:val="009A2A46"/>
    <w:rsid w:val="009A323D"/>
    <w:rsid w:val="009A34A6"/>
    <w:rsid w:val="009A6777"/>
    <w:rsid w:val="009B62F0"/>
    <w:rsid w:val="009B634C"/>
    <w:rsid w:val="009B77F2"/>
    <w:rsid w:val="009C05CA"/>
    <w:rsid w:val="009C1451"/>
    <w:rsid w:val="009C19FD"/>
    <w:rsid w:val="009C2427"/>
    <w:rsid w:val="009C3191"/>
    <w:rsid w:val="009C3CEF"/>
    <w:rsid w:val="009C3F22"/>
    <w:rsid w:val="009C4043"/>
    <w:rsid w:val="009C4F43"/>
    <w:rsid w:val="009C547F"/>
    <w:rsid w:val="009C6195"/>
    <w:rsid w:val="009C6E6F"/>
    <w:rsid w:val="009C6F99"/>
    <w:rsid w:val="009D0692"/>
    <w:rsid w:val="009D1092"/>
    <w:rsid w:val="009D20D6"/>
    <w:rsid w:val="009D3728"/>
    <w:rsid w:val="009D4FB1"/>
    <w:rsid w:val="009D5338"/>
    <w:rsid w:val="009E14C5"/>
    <w:rsid w:val="009E1534"/>
    <w:rsid w:val="009E63AE"/>
    <w:rsid w:val="009E6B79"/>
    <w:rsid w:val="009E7382"/>
    <w:rsid w:val="009F0773"/>
    <w:rsid w:val="009F1197"/>
    <w:rsid w:val="009F2B39"/>
    <w:rsid w:val="009F3709"/>
    <w:rsid w:val="009F4D3E"/>
    <w:rsid w:val="009F6C0B"/>
    <w:rsid w:val="009F755A"/>
    <w:rsid w:val="00A00D2F"/>
    <w:rsid w:val="00A03195"/>
    <w:rsid w:val="00A03216"/>
    <w:rsid w:val="00A04257"/>
    <w:rsid w:val="00A04559"/>
    <w:rsid w:val="00A0647B"/>
    <w:rsid w:val="00A0656D"/>
    <w:rsid w:val="00A07DEE"/>
    <w:rsid w:val="00A07F30"/>
    <w:rsid w:val="00A1135B"/>
    <w:rsid w:val="00A11723"/>
    <w:rsid w:val="00A11AFD"/>
    <w:rsid w:val="00A120A0"/>
    <w:rsid w:val="00A1313C"/>
    <w:rsid w:val="00A1404C"/>
    <w:rsid w:val="00A14BCA"/>
    <w:rsid w:val="00A14D5C"/>
    <w:rsid w:val="00A160FB"/>
    <w:rsid w:val="00A16AA4"/>
    <w:rsid w:val="00A21109"/>
    <w:rsid w:val="00A21A90"/>
    <w:rsid w:val="00A21DAB"/>
    <w:rsid w:val="00A222B3"/>
    <w:rsid w:val="00A225AA"/>
    <w:rsid w:val="00A22A20"/>
    <w:rsid w:val="00A2372B"/>
    <w:rsid w:val="00A24A2F"/>
    <w:rsid w:val="00A26824"/>
    <w:rsid w:val="00A27603"/>
    <w:rsid w:val="00A27B1A"/>
    <w:rsid w:val="00A32343"/>
    <w:rsid w:val="00A335B9"/>
    <w:rsid w:val="00A352DB"/>
    <w:rsid w:val="00A37204"/>
    <w:rsid w:val="00A3747F"/>
    <w:rsid w:val="00A41BAD"/>
    <w:rsid w:val="00A41D56"/>
    <w:rsid w:val="00A4253B"/>
    <w:rsid w:val="00A42A24"/>
    <w:rsid w:val="00A42FC3"/>
    <w:rsid w:val="00A4317E"/>
    <w:rsid w:val="00A43319"/>
    <w:rsid w:val="00A44627"/>
    <w:rsid w:val="00A44D20"/>
    <w:rsid w:val="00A46C17"/>
    <w:rsid w:val="00A506F5"/>
    <w:rsid w:val="00A50701"/>
    <w:rsid w:val="00A522B8"/>
    <w:rsid w:val="00A53444"/>
    <w:rsid w:val="00A56FBF"/>
    <w:rsid w:val="00A57CD8"/>
    <w:rsid w:val="00A60042"/>
    <w:rsid w:val="00A61AA8"/>
    <w:rsid w:val="00A61D0C"/>
    <w:rsid w:val="00A62036"/>
    <w:rsid w:val="00A63663"/>
    <w:rsid w:val="00A63D24"/>
    <w:rsid w:val="00A643D4"/>
    <w:rsid w:val="00A64426"/>
    <w:rsid w:val="00A65435"/>
    <w:rsid w:val="00A6581F"/>
    <w:rsid w:val="00A70BF3"/>
    <w:rsid w:val="00A725C9"/>
    <w:rsid w:val="00A73979"/>
    <w:rsid w:val="00A740CC"/>
    <w:rsid w:val="00A75DA7"/>
    <w:rsid w:val="00A7742F"/>
    <w:rsid w:val="00A80A25"/>
    <w:rsid w:val="00A81D5F"/>
    <w:rsid w:val="00A82615"/>
    <w:rsid w:val="00A82734"/>
    <w:rsid w:val="00A869D8"/>
    <w:rsid w:val="00A86F39"/>
    <w:rsid w:val="00A87729"/>
    <w:rsid w:val="00A90A71"/>
    <w:rsid w:val="00A91BBD"/>
    <w:rsid w:val="00A93AE7"/>
    <w:rsid w:val="00A94CE7"/>
    <w:rsid w:val="00A9506E"/>
    <w:rsid w:val="00A957DA"/>
    <w:rsid w:val="00A96089"/>
    <w:rsid w:val="00A96815"/>
    <w:rsid w:val="00A96C2C"/>
    <w:rsid w:val="00AA5386"/>
    <w:rsid w:val="00AA66BC"/>
    <w:rsid w:val="00AA78AE"/>
    <w:rsid w:val="00AB1FC0"/>
    <w:rsid w:val="00AB2751"/>
    <w:rsid w:val="00AB3527"/>
    <w:rsid w:val="00AB3DCC"/>
    <w:rsid w:val="00AB4B8E"/>
    <w:rsid w:val="00AB506E"/>
    <w:rsid w:val="00AB594F"/>
    <w:rsid w:val="00AB63E5"/>
    <w:rsid w:val="00AB794F"/>
    <w:rsid w:val="00AC00B0"/>
    <w:rsid w:val="00AC0349"/>
    <w:rsid w:val="00AC3EAC"/>
    <w:rsid w:val="00AC4BCF"/>
    <w:rsid w:val="00AC555C"/>
    <w:rsid w:val="00AC7AFE"/>
    <w:rsid w:val="00AD0C5D"/>
    <w:rsid w:val="00AD0F2E"/>
    <w:rsid w:val="00AD2222"/>
    <w:rsid w:val="00AD4B8B"/>
    <w:rsid w:val="00AD5AC3"/>
    <w:rsid w:val="00AD70FD"/>
    <w:rsid w:val="00AD716A"/>
    <w:rsid w:val="00AE1BDE"/>
    <w:rsid w:val="00AE2457"/>
    <w:rsid w:val="00AE4668"/>
    <w:rsid w:val="00AE7BA3"/>
    <w:rsid w:val="00AE7D93"/>
    <w:rsid w:val="00AF03B2"/>
    <w:rsid w:val="00AF0D62"/>
    <w:rsid w:val="00AF21FE"/>
    <w:rsid w:val="00AF321F"/>
    <w:rsid w:val="00AF3AC9"/>
    <w:rsid w:val="00AF4AC9"/>
    <w:rsid w:val="00AF50CE"/>
    <w:rsid w:val="00AF68A7"/>
    <w:rsid w:val="00AF6F20"/>
    <w:rsid w:val="00AF7113"/>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20A56"/>
    <w:rsid w:val="00B226AF"/>
    <w:rsid w:val="00B229D9"/>
    <w:rsid w:val="00B2309F"/>
    <w:rsid w:val="00B251F1"/>
    <w:rsid w:val="00B3149D"/>
    <w:rsid w:val="00B315E8"/>
    <w:rsid w:val="00B32180"/>
    <w:rsid w:val="00B321FD"/>
    <w:rsid w:val="00B324C4"/>
    <w:rsid w:val="00B33DD5"/>
    <w:rsid w:val="00B36A35"/>
    <w:rsid w:val="00B37E19"/>
    <w:rsid w:val="00B40488"/>
    <w:rsid w:val="00B4051B"/>
    <w:rsid w:val="00B40857"/>
    <w:rsid w:val="00B419F6"/>
    <w:rsid w:val="00B453AA"/>
    <w:rsid w:val="00B4721E"/>
    <w:rsid w:val="00B511C4"/>
    <w:rsid w:val="00B5131A"/>
    <w:rsid w:val="00B51999"/>
    <w:rsid w:val="00B527FD"/>
    <w:rsid w:val="00B5335D"/>
    <w:rsid w:val="00B554D8"/>
    <w:rsid w:val="00B562BF"/>
    <w:rsid w:val="00B56E7A"/>
    <w:rsid w:val="00B57614"/>
    <w:rsid w:val="00B603F1"/>
    <w:rsid w:val="00B613BD"/>
    <w:rsid w:val="00B62931"/>
    <w:rsid w:val="00B64BA5"/>
    <w:rsid w:val="00B654F0"/>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31AB"/>
    <w:rsid w:val="00B91FDF"/>
    <w:rsid w:val="00B93C0C"/>
    <w:rsid w:val="00B94007"/>
    <w:rsid w:val="00B95950"/>
    <w:rsid w:val="00B95C0D"/>
    <w:rsid w:val="00B964CB"/>
    <w:rsid w:val="00BA24B1"/>
    <w:rsid w:val="00BA4B1B"/>
    <w:rsid w:val="00BA5081"/>
    <w:rsid w:val="00BA5FC5"/>
    <w:rsid w:val="00BA7E44"/>
    <w:rsid w:val="00BB1C03"/>
    <w:rsid w:val="00BB1D6E"/>
    <w:rsid w:val="00BB4043"/>
    <w:rsid w:val="00BB7B15"/>
    <w:rsid w:val="00BB7B69"/>
    <w:rsid w:val="00BC0B29"/>
    <w:rsid w:val="00BC249F"/>
    <w:rsid w:val="00BC2D19"/>
    <w:rsid w:val="00BC370F"/>
    <w:rsid w:val="00BC419B"/>
    <w:rsid w:val="00BC7EA4"/>
    <w:rsid w:val="00BD19C9"/>
    <w:rsid w:val="00BD2E49"/>
    <w:rsid w:val="00BD335C"/>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1695"/>
    <w:rsid w:val="00BF2F84"/>
    <w:rsid w:val="00BF3A82"/>
    <w:rsid w:val="00BF3B1A"/>
    <w:rsid w:val="00C02440"/>
    <w:rsid w:val="00C02FD8"/>
    <w:rsid w:val="00C037F0"/>
    <w:rsid w:val="00C041DE"/>
    <w:rsid w:val="00C05E86"/>
    <w:rsid w:val="00C05FAF"/>
    <w:rsid w:val="00C11207"/>
    <w:rsid w:val="00C12314"/>
    <w:rsid w:val="00C12479"/>
    <w:rsid w:val="00C160B3"/>
    <w:rsid w:val="00C160D6"/>
    <w:rsid w:val="00C16C1C"/>
    <w:rsid w:val="00C16E7B"/>
    <w:rsid w:val="00C17A00"/>
    <w:rsid w:val="00C21E19"/>
    <w:rsid w:val="00C23885"/>
    <w:rsid w:val="00C23CC4"/>
    <w:rsid w:val="00C25856"/>
    <w:rsid w:val="00C2604F"/>
    <w:rsid w:val="00C27177"/>
    <w:rsid w:val="00C30193"/>
    <w:rsid w:val="00C31B4B"/>
    <w:rsid w:val="00C33149"/>
    <w:rsid w:val="00C33190"/>
    <w:rsid w:val="00C3606A"/>
    <w:rsid w:val="00C362B9"/>
    <w:rsid w:val="00C36885"/>
    <w:rsid w:val="00C4108D"/>
    <w:rsid w:val="00C4458C"/>
    <w:rsid w:val="00C4521A"/>
    <w:rsid w:val="00C47B44"/>
    <w:rsid w:val="00C533D2"/>
    <w:rsid w:val="00C534DE"/>
    <w:rsid w:val="00C5377E"/>
    <w:rsid w:val="00C53ACB"/>
    <w:rsid w:val="00C53F88"/>
    <w:rsid w:val="00C540A0"/>
    <w:rsid w:val="00C5604F"/>
    <w:rsid w:val="00C56B7B"/>
    <w:rsid w:val="00C56B9D"/>
    <w:rsid w:val="00C57928"/>
    <w:rsid w:val="00C60226"/>
    <w:rsid w:val="00C605B7"/>
    <w:rsid w:val="00C60EBA"/>
    <w:rsid w:val="00C64753"/>
    <w:rsid w:val="00C67F86"/>
    <w:rsid w:val="00C706D5"/>
    <w:rsid w:val="00C707E7"/>
    <w:rsid w:val="00C70FAE"/>
    <w:rsid w:val="00C71D77"/>
    <w:rsid w:val="00C73812"/>
    <w:rsid w:val="00C73BD6"/>
    <w:rsid w:val="00C74D6A"/>
    <w:rsid w:val="00C75AA9"/>
    <w:rsid w:val="00C76594"/>
    <w:rsid w:val="00C7674A"/>
    <w:rsid w:val="00C77532"/>
    <w:rsid w:val="00C800DC"/>
    <w:rsid w:val="00C8172F"/>
    <w:rsid w:val="00C874D5"/>
    <w:rsid w:val="00C905D9"/>
    <w:rsid w:val="00C90A5A"/>
    <w:rsid w:val="00C93A1F"/>
    <w:rsid w:val="00C93C24"/>
    <w:rsid w:val="00C95003"/>
    <w:rsid w:val="00C9637C"/>
    <w:rsid w:val="00C96576"/>
    <w:rsid w:val="00C969C8"/>
    <w:rsid w:val="00CA04CF"/>
    <w:rsid w:val="00CA0795"/>
    <w:rsid w:val="00CA0C1A"/>
    <w:rsid w:val="00CA172D"/>
    <w:rsid w:val="00CA1DA8"/>
    <w:rsid w:val="00CA2623"/>
    <w:rsid w:val="00CA2747"/>
    <w:rsid w:val="00CA2BF5"/>
    <w:rsid w:val="00CA377F"/>
    <w:rsid w:val="00CA4CCE"/>
    <w:rsid w:val="00CB4625"/>
    <w:rsid w:val="00CB48B4"/>
    <w:rsid w:val="00CB4D1A"/>
    <w:rsid w:val="00CC0789"/>
    <w:rsid w:val="00CC274A"/>
    <w:rsid w:val="00CC3731"/>
    <w:rsid w:val="00CC3F49"/>
    <w:rsid w:val="00CC4D8A"/>
    <w:rsid w:val="00CC7033"/>
    <w:rsid w:val="00CC7E03"/>
    <w:rsid w:val="00CD1482"/>
    <w:rsid w:val="00CD43C5"/>
    <w:rsid w:val="00CD444A"/>
    <w:rsid w:val="00CD6D72"/>
    <w:rsid w:val="00CE0361"/>
    <w:rsid w:val="00CE48FD"/>
    <w:rsid w:val="00CE4D73"/>
    <w:rsid w:val="00CE584C"/>
    <w:rsid w:val="00CE5DA2"/>
    <w:rsid w:val="00CE5EBF"/>
    <w:rsid w:val="00CE6E8A"/>
    <w:rsid w:val="00CE7FD7"/>
    <w:rsid w:val="00CF075F"/>
    <w:rsid w:val="00CF097C"/>
    <w:rsid w:val="00CF13B9"/>
    <w:rsid w:val="00CF2AEB"/>
    <w:rsid w:val="00CF34E0"/>
    <w:rsid w:val="00CF4967"/>
    <w:rsid w:val="00CF5253"/>
    <w:rsid w:val="00CF6105"/>
    <w:rsid w:val="00CF7735"/>
    <w:rsid w:val="00CF7A30"/>
    <w:rsid w:val="00D006C8"/>
    <w:rsid w:val="00D04985"/>
    <w:rsid w:val="00D04EA9"/>
    <w:rsid w:val="00D05606"/>
    <w:rsid w:val="00D05DD9"/>
    <w:rsid w:val="00D06601"/>
    <w:rsid w:val="00D077AB"/>
    <w:rsid w:val="00D11E4B"/>
    <w:rsid w:val="00D1236E"/>
    <w:rsid w:val="00D12479"/>
    <w:rsid w:val="00D12DB4"/>
    <w:rsid w:val="00D14710"/>
    <w:rsid w:val="00D154C2"/>
    <w:rsid w:val="00D159C5"/>
    <w:rsid w:val="00D17199"/>
    <w:rsid w:val="00D20175"/>
    <w:rsid w:val="00D2231A"/>
    <w:rsid w:val="00D23C26"/>
    <w:rsid w:val="00D24296"/>
    <w:rsid w:val="00D27BFB"/>
    <w:rsid w:val="00D3238A"/>
    <w:rsid w:val="00D3669F"/>
    <w:rsid w:val="00D379D7"/>
    <w:rsid w:val="00D40876"/>
    <w:rsid w:val="00D408BB"/>
    <w:rsid w:val="00D41001"/>
    <w:rsid w:val="00D41A2E"/>
    <w:rsid w:val="00D41C98"/>
    <w:rsid w:val="00D426FD"/>
    <w:rsid w:val="00D42E97"/>
    <w:rsid w:val="00D44263"/>
    <w:rsid w:val="00D45B14"/>
    <w:rsid w:val="00D464E8"/>
    <w:rsid w:val="00D50DEA"/>
    <w:rsid w:val="00D51EE7"/>
    <w:rsid w:val="00D540B7"/>
    <w:rsid w:val="00D54F7F"/>
    <w:rsid w:val="00D55C77"/>
    <w:rsid w:val="00D55F95"/>
    <w:rsid w:val="00D56A64"/>
    <w:rsid w:val="00D60A66"/>
    <w:rsid w:val="00D61AE7"/>
    <w:rsid w:val="00D627A5"/>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807A5"/>
    <w:rsid w:val="00D8243C"/>
    <w:rsid w:val="00D82F11"/>
    <w:rsid w:val="00D834FC"/>
    <w:rsid w:val="00D86A97"/>
    <w:rsid w:val="00D87731"/>
    <w:rsid w:val="00D91608"/>
    <w:rsid w:val="00D93B5A"/>
    <w:rsid w:val="00D93F37"/>
    <w:rsid w:val="00D94113"/>
    <w:rsid w:val="00D966FD"/>
    <w:rsid w:val="00DA0285"/>
    <w:rsid w:val="00DA1429"/>
    <w:rsid w:val="00DA2385"/>
    <w:rsid w:val="00DA2ECE"/>
    <w:rsid w:val="00DA359D"/>
    <w:rsid w:val="00DA77EA"/>
    <w:rsid w:val="00DB0066"/>
    <w:rsid w:val="00DB34F6"/>
    <w:rsid w:val="00DB59ED"/>
    <w:rsid w:val="00DB5DBA"/>
    <w:rsid w:val="00DB64C4"/>
    <w:rsid w:val="00DC24B0"/>
    <w:rsid w:val="00DC5786"/>
    <w:rsid w:val="00DC5F28"/>
    <w:rsid w:val="00DD08B1"/>
    <w:rsid w:val="00DD1191"/>
    <w:rsid w:val="00DD122E"/>
    <w:rsid w:val="00DD20DB"/>
    <w:rsid w:val="00DD26C9"/>
    <w:rsid w:val="00DD31FD"/>
    <w:rsid w:val="00DD33BD"/>
    <w:rsid w:val="00DD5509"/>
    <w:rsid w:val="00DD5F55"/>
    <w:rsid w:val="00DD6695"/>
    <w:rsid w:val="00DD7324"/>
    <w:rsid w:val="00DE055D"/>
    <w:rsid w:val="00DE08C1"/>
    <w:rsid w:val="00DE13C7"/>
    <w:rsid w:val="00DE18B6"/>
    <w:rsid w:val="00DE40BB"/>
    <w:rsid w:val="00DE4C0D"/>
    <w:rsid w:val="00DE5136"/>
    <w:rsid w:val="00DE5BFC"/>
    <w:rsid w:val="00DE6E21"/>
    <w:rsid w:val="00DE7246"/>
    <w:rsid w:val="00DE759F"/>
    <w:rsid w:val="00DF1FB4"/>
    <w:rsid w:val="00DF21EF"/>
    <w:rsid w:val="00DF35C6"/>
    <w:rsid w:val="00DF35F9"/>
    <w:rsid w:val="00DF668E"/>
    <w:rsid w:val="00DF7EEC"/>
    <w:rsid w:val="00E024C0"/>
    <w:rsid w:val="00E02E0C"/>
    <w:rsid w:val="00E03576"/>
    <w:rsid w:val="00E118C3"/>
    <w:rsid w:val="00E11AEC"/>
    <w:rsid w:val="00E138C8"/>
    <w:rsid w:val="00E16A9A"/>
    <w:rsid w:val="00E1701A"/>
    <w:rsid w:val="00E17947"/>
    <w:rsid w:val="00E17F63"/>
    <w:rsid w:val="00E206BA"/>
    <w:rsid w:val="00E23BFC"/>
    <w:rsid w:val="00E24F10"/>
    <w:rsid w:val="00E26E54"/>
    <w:rsid w:val="00E3053A"/>
    <w:rsid w:val="00E322E3"/>
    <w:rsid w:val="00E328BF"/>
    <w:rsid w:val="00E329B2"/>
    <w:rsid w:val="00E334A2"/>
    <w:rsid w:val="00E3582A"/>
    <w:rsid w:val="00E40A0B"/>
    <w:rsid w:val="00E41165"/>
    <w:rsid w:val="00E414D6"/>
    <w:rsid w:val="00E41E39"/>
    <w:rsid w:val="00E421D8"/>
    <w:rsid w:val="00E4315C"/>
    <w:rsid w:val="00E4370A"/>
    <w:rsid w:val="00E44745"/>
    <w:rsid w:val="00E47254"/>
    <w:rsid w:val="00E504B0"/>
    <w:rsid w:val="00E5074B"/>
    <w:rsid w:val="00E50A84"/>
    <w:rsid w:val="00E50DF7"/>
    <w:rsid w:val="00E51B5B"/>
    <w:rsid w:val="00E52683"/>
    <w:rsid w:val="00E52B79"/>
    <w:rsid w:val="00E5333D"/>
    <w:rsid w:val="00E53F51"/>
    <w:rsid w:val="00E54A85"/>
    <w:rsid w:val="00E5569E"/>
    <w:rsid w:val="00E558E6"/>
    <w:rsid w:val="00E560B0"/>
    <w:rsid w:val="00E56892"/>
    <w:rsid w:val="00E57686"/>
    <w:rsid w:val="00E606D2"/>
    <w:rsid w:val="00E61031"/>
    <w:rsid w:val="00E613A3"/>
    <w:rsid w:val="00E62226"/>
    <w:rsid w:val="00E645A6"/>
    <w:rsid w:val="00E65285"/>
    <w:rsid w:val="00E67C02"/>
    <w:rsid w:val="00E70BF5"/>
    <w:rsid w:val="00E714B2"/>
    <w:rsid w:val="00E718DD"/>
    <w:rsid w:val="00E71CBE"/>
    <w:rsid w:val="00E7278F"/>
    <w:rsid w:val="00E740B7"/>
    <w:rsid w:val="00E77432"/>
    <w:rsid w:val="00E8028C"/>
    <w:rsid w:val="00E81C49"/>
    <w:rsid w:val="00E83937"/>
    <w:rsid w:val="00E83A07"/>
    <w:rsid w:val="00E84AAA"/>
    <w:rsid w:val="00E855B4"/>
    <w:rsid w:val="00E87D9D"/>
    <w:rsid w:val="00E9166F"/>
    <w:rsid w:val="00E91980"/>
    <w:rsid w:val="00E91B1E"/>
    <w:rsid w:val="00E9317A"/>
    <w:rsid w:val="00E931A8"/>
    <w:rsid w:val="00E94663"/>
    <w:rsid w:val="00E94E23"/>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5EF"/>
    <w:rsid w:val="00EE0996"/>
    <w:rsid w:val="00EE1BC4"/>
    <w:rsid w:val="00EE23BB"/>
    <w:rsid w:val="00EE30FC"/>
    <w:rsid w:val="00EE4B0D"/>
    <w:rsid w:val="00EE651E"/>
    <w:rsid w:val="00EE69DE"/>
    <w:rsid w:val="00EF0102"/>
    <w:rsid w:val="00EF0AEC"/>
    <w:rsid w:val="00EF12FA"/>
    <w:rsid w:val="00EF16FD"/>
    <w:rsid w:val="00EF197D"/>
    <w:rsid w:val="00EF22CC"/>
    <w:rsid w:val="00EF2BC7"/>
    <w:rsid w:val="00EF3628"/>
    <w:rsid w:val="00EF3706"/>
    <w:rsid w:val="00EF3EEA"/>
    <w:rsid w:val="00EF4482"/>
    <w:rsid w:val="00EF6991"/>
    <w:rsid w:val="00EF79EA"/>
    <w:rsid w:val="00F01200"/>
    <w:rsid w:val="00F025D2"/>
    <w:rsid w:val="00F03952"/>
    <w:rsid w:val="00F03F3D"/>
    <w:rsid w:val="00F04F55"/>
    <w:rsid w:val="00F066FC"/>
    <w:rsid w:val="00F0798A"/>
    <w:rsid w:val="00F07F8C"/>
    <w:rsid w:val="00F1124E"/>
    <w:rsid w:val="00F1179A"/>
    <w:rsid w:val="00F12B6F"/>
    <w:rsid w:val="00F12CEF"/>
    <w:rsid w:val="00F17DF7"/>
    <w:rsid w:val="00F202FF"/>
    <w:rsid w:val="00F205B0"/>
    <w:rsid w:val="00F20BCB"/>
    <w:rsid w:val="00F246C7"/>
    <w:rsid w:val="00F24D9B"/>
    <w:rsid w:val="00F2687D"/>
    <w:rsid w:val="00F27758"/>
    <w:rsid w:val="00F27FFA"/>
    <w:rsid w:val="00F338FF"/>
    <w:rsid w:val="00F33DDF"/>
    <w:rsid w:val="00F35A8E"/>
    <w:rsid w:val="00F3691B"/>
    <w:rsid w:val="00F4158D"/>
    <w:rsid w:val="00F41893"/>
    <w:rsid w:val="00F43801"/>
    <w:rsid w:val="00F43B17"/>
    <w:rsid w:val="00F44A88"/>
    <w:rsid w:val="00F50C7D"/>
    <w:rsid w:val="00F50ED4"/>
    <w:rsid w:val="00F5255C"/>
    <w:rsid w:val="00F53757"/>
    <w:rsid w:val="00F56753"/>
    <w:rsid w:val="00F60D76"/>
    <w:rsid w:val="00F61992"/>
    <w:rsid w:val="00F638BC"/>
    <w:rsid w:val="00F654E0"/>
    <w:rsid w:val="00F655AD"/>
    <w:rsid w:val="00F65AEF"/>
    <w:rsid w:val="00F65F46"/>
    <w:rsid w:val="00F6611E"/>
    <w:rsid w:val="00F676EF"/>
    <w:rsid w:val="00F70F20"/>
    <w:rsid w:val="00F7213D"/>
    <w:rsid w:val="00F72C61"/>
    <w:rsid w:val="00F7420A"/>
    <w:rsid w:val="00F743E6"/>
    <w:rsid w:val="00F74CB4"/>
    <w:rsid w:val="00F75BEE"/>
    <w:rsid w:val="00F75D20"/>
    <w:rsid w:val="00F763CA"/>
    <w:rsid w:val="00F774A1"/>
    <w:rsid w:val="00F80079"/>
    <w:rsid w:val="00F80F32"/>
    <w:rsid w:val="00F81D77"/>
    <w:rsid w:val="00F8276F"/>
    <w:rsid w:val="00F851C3"/>
    <w:rsid w:val="00F8598E"/>
    <w:rsid w:val="00F87DBB"/>
    <w:rsid w:val="00F914CF"/>
    <w:rsid w:val="00F91B12"/>
    <w:rsid w:val="00F93A9D"/>
    <w:rsid w:val="00F93DAE"/>
    <w:rsid w:val="00F94D7A"/>
    <w:rsid w:val="00F94E7C"/>
    <w:rsid w:val="00F95647"/>
    <w:rsid w:val="00F96B4B"/>
    <w:rsid w:val="00F96E69"/>
    <w:rsid w:val="00FA08EC"/>
    <w:rsid w:val="00FA23FE"/>
    <w:rsid w:val="00FA422B"/>
    <w:rsid w:val="00FA42E5"/>
    <w:rsid w:val="00FA4346"/>
    <w:rsid w:val="00FA5391"/>
    <w:rsid w:val="00FA5587"/>
    <w:rsid w:val="00FA6C2A"/>
    <w:rsid w:val="00FA78F5"/>
    <w:rsid w:val="00FB055D"/>
    <w:rsid w:val="00FB106C"/>
    <w:rsid w:val="00FB1D9F"/>
    <w:rsid w:val="00FB2B81"/>
    <w:rsid w:val="00FB4868"/>
    <w:rsid w:val="00FB52BB"/>
    <w:rsid w:val="00FB7168"/>
    <w:rsid w:val="00FC036F"/>
    <w:rsid w:val="00FC153A"/>
    <w:rsid w:val="00FC2A43"/>
    <w:rsid w:val="00FC4091"/>
    <w:rsid w:val="00FC641F"/>
    <w:rsid w:val="00FC6C89"/>
    <w:rsid w:val="00FC7DC8"/>
    <w:rsid w:val="00FD1474"/>
    <w:rsid w:val="00FD1816"/>
    <w:rsid w:val="00FD3AA9"/>
    <w:rsid w:val="00FD4376"/>
    <w:rsid w:val="00FD6EA7"/>
    <w:rsid w:val="00FE2002"/>
    <w:rsid w:val="00FE2D29"/>
    <w:rsid w:val="00FE47AA"/>
    <w:rsid w:val="00FE4C8C"/>
    <w:rsid w:val="00FE5050"/>
    <w:rsid w:val="00FE50D6"/>
    <w:rsid w:val="00FE7399"/>
    <w:rsid w:val="00FF195E"/>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hyperlink" Target="https://hadoop.apache.org/"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hyperlink" Target="http://www.cisco.com/c/en/us/solutions/collateral/service-provider/visual-networking-index-vni/complete-white-paper-c11-481360.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4077D46-6123-BA4B-B869-1674E99B3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66</Pages>
  <Words>16346</Words>
  <Characters>93174</Characters>
  <Application>Microsoft Macintosh Word</Application>
  <DocSecurity>0</DocSecurity>
  <Lines>776</Lines>
  <Paragraphs>21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09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431</cp:revision>
  <cp:lastPrinted>2017-02-19T01:35:00Z</cp:lastPrinted>
  <dcterms:created xsi:type="dcterms:W3CDTF">2017-02-19T01:35:00Z</dcterms:created>
  <dcterms:modified xsi:type="dcterms:W3CDTF">2017-03-01T09:08:00Z</dcterms:modified>
</cp:coreProperties>
</file>